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5172BC5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7550D0">
        <w:rPr>
          <w:noProof/>
        </w:rPr>
        <w:t>8372</w:t>
      </w:r>
      <w:r w:rsidR="009462AD">
        <w:rPr>
          <w:noProof/>
        </w:rPr>
        <w:fldChar w:fldCharType="end"/>
      </w:r>
      <w:r w:rsidR="005A3275">
        <w:t xml:space="preserve"> (including appendix</w:t>
      </w:r>
      <w:r>
        <w:t xml:space="preserve"> and literature cited</w:t>
      </w:r>
      <w:r w:rsidR="005A3275">
        <w:t>)</w:t>
      </w:r>
    </w:p>
    <w:p w14:paraId="063F71C4" w14:textId="4DC7F433"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7550D0">
        <w:rPr>
          <w:noProof/>
        </w:rPr>
        <w:t>43</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52651AF9"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 xml:space="preserve">HOIs in empirical data.  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4DD76924"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8C2B13D"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 xml:space="preserve">. </w:t>
      </w:r>
      <w:r w:rsidR="001B052F">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 xml:space="preserve">statistical modeling software </w:t>
      </w:r>
      <w:r w:rsidR="00540C73">
        <w:t xml:space="preserve">can </w:t>
      </w:r>
      <w:r w:rsidR="0097438C">
        <w:t>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 xml:space="preserve">.  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11B327DB"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3A4BAA">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7958AA79"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 xml:space="preserve">.  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74FA4989"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species’ performance (usually per capita population growth rate) as a function of competitor population density</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7777777" w:rsidR="001A3717" w:rsidRPr="003C47E7" w:rsidRDefault="00AE4F19"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oMath>
            </m:oMathPara>
          </w:p>
        </w:tc>
        <w:tc>
          <w:tcPr>
            <w:tcW w:w="738" w:type="dxa"/>
            <w:vAlign w:val="center"/>
          </w:tcPr>
          <w:p w14:paraId="0DE45B91" w14:textId="5379D4E3"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1</w:t>
            </w:r>
            <w:r w:rsidRPr="003C47E7">
              <w:rPr>
                <w:noProof/>
              </w:rPr>
              <w:fldChar w:fldCharType="end"/>
            </w:r>
            <w:r w:rsidRPr="003C47E7">
              <w:t>)</w:t>
            </w:r>
          </w:p>
        </w:tc>
      </w:tr>
    </w:tbl>
    <w:p w14:paraId="2C11DB1A" w14:textId="7105C45E" w:rsidR="00767808" w:rsidRDefault="001A3717" w:rsidP="00284765">
      <w:pPr>
        <w:spacing w:after="202"/>
        <w:ind w:firstLine="0"/>
        <w:contextualSpacing/>
      </w:pPr>
      <w:r>
        <w:t xml:space="preserve">where the left-hand side is the per capita growth rate of the focal species </w:t>
      </w:r>
      <w:r>
        <w:rPr>
          <w:i/>
        </w:rPr>
        <w:t>i,</w:t>
      </w:r>
      <w:r>
        <w:t xml:space="preserve"> and </w:t>
      </w:r>
      <w:r w:rsidRPr="00F84BE4">
        <w:rPr>
          <w:i/>
        </w:rPr>
        <w:t>F</w:t>
      </w:r>
      <w:r w:rsidRPr="00F84BE4">
        <w:rPr>
          <w:i/>
          <w:vertAlign w:val="subscript"/>
        </w:rPr>
        <w:t>i</w:t>
      </w:r>
      <w:r>
        <w:t xml:space="preserve"> is a function of competitor densities</w:t>
      </w:r>
      <w:r w:rsidR="003E40AA">
        <w:t xml:space="preserve"> (including intraspecific density)</w:t>
      </w:r>
      <w:r>
        <w:t xml:space="preserve"> denoted by the vector </w:t>
      </w:r>
      <w:r w:rsidRPr="00F84BE4">
        <w:rPr>
          <w:b/>
        </w:rPr>
        <w:t>n</w:t>
      </w:r>
      <w:r>
        <w:t xml:space="preserve">.  In most widely used models of species interactions, each competitor has one effect on each </w:t>
      </w:r>
      <w:r w:rsidR="00423635">
        <w:t xml:space="preserve">of the </w:t>
      </w:r>
      <w:r>
        <w:t xml:space="preserve">other species in the community, </w:t>
      </w:r>
      <w:r w:rsidR="00423635">
        <w:t xml:space="preserve">and </w:t>
      </w:r>
      <w:r>
        <w:t xml:space="preserve">itself.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AE4F19"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81EFD6F"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2</w:t>
            </w:r>
            <w:r w:rsidRPr="003C47E7">
              <w:rPr>
                <w:noProof/>
              </w:rPr>
              <w:fldChar w:fldCharType="end"/>
            </w:r>
            <w:r w:rsidRPr="003C47E7">
              <w:t>)</w:t>
            </w:r>
          </w:p>
        </w:tc>
      </w:tr>
    </w:tbl>
    <w:p w14:paraId="135C045E" w14:textId="098FFE6A"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9067A4">
        <w:t>for</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22135A">
        <w:t>,</w:t>
      </w:r>
      <w:r w:rsidR="00740C03">
        <w:t xml:space="preserve"> </w:t>
      </w:r>
      <w:r w:rsidR="00740C03" w:rsidRPr="00CB4D09">
        <w:rPr>
          <w:i/>
        </w:rPr>
        <w:t>i</w:t>
      </w:r>
      <w:r w:rsidR="00740C03">
        <w:t xml:space="preserve"> and </w:t>
      </w:r>
      <w:r w:rsidR="00740C03" w:rsidRPr="00CB4D09">
        <w:rPr>
          <w:i/>
        </w:rPr>
        <w:t>j</w:t>
      </w:r>
      <w:r w:rsidR="001A3717">
        <w:t xml:space="preserve">. </w:t>
      </w:r>
      <w:r w:rsidR="00740C03">
        <w:t xml:space="preserve"> </w:t>
      </w:r>
      <w:r w:rsidR="00177694">
        <w:t xml:space="preserve">A key property of any pairwise model, such as the LV model, is that the effect of each </w:t>
      </w:r>
      <w:r w:rsidR="00BC758E">
        <w:t xml:space="preserve">competitor </w:t>
      </w:r>
      <w:r w:rsidR="00177694">
        <w:t>species is</w:t>
      </w:r>
      <w:r w:rsidR="00BC758E">
        <w:t xml:space="preserve"> independent of </w:t>
      </w:r>
      <w:r w:rsidR="00177694">
        <w:t xml:space="preserve">the density of </w:t>
      </w:r>
      <w:r w:rsidR="00423635">
        <w:t xml:space="preserve">any </w:t>
      </w:r>
      <w:r w:rsidR="00BC758E" w:rsidRPr="00284765">
        <w:rPr>
          <w:i/>
        </w:rPr>
        <w:t>other</w:t>
      </w:r>
      <w:r w:rsidR="00BC758E">
        <w:t xml:space="preserve"> competitor</w:t>
      </w:r>
      <w:r w:rsidR="00177694">
        <w:t xml:space="preserve"> species</w:t>
      </w:r>
      <w:r w:rsidR="004D2342">
        <w:t xml:space="preserve"> (Figure 1A)</w:t>
      </w:r>
      <w:r w:rsidR="00BC758E">
        <w:t xml:space="preserve">.  </w:t>
      </w:r>
    </w:p>
    <w:p w14:paraId="469A1136" w14:textId="571729DE" w:rsidR="00BC758E" w:rsidRDefault="00E86724" w:rsidP="00BC758E">
      <w:pPr>
        <w:spacing w:after="202"/>
        <w:contextualSpacing/>
      </w:pPr>
      <w:r>
        <w:t xml:space="preserve">HOIs </w:t>
      </w:r>
      <w:r w:rsidR="00BC758E">
        <w:t>occur w</w:t>
      </w:r>
      <w:r w:rsidR="00740C03">
        <w:t>hen the effect</w:t>
      </w:r>
      <w:r w:rsidR="00054EF8">
        <w:t xml:space="preserve"> of one competitor species is modified by the density of another competitor species</w:t>
      </w:r>
      <w:r w:rsidR="00177694">
        <w:t>, also known as an interaction modification</w:t>
      </w:r>
      <w:r w:rsidR="00203913">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 xml:space="preserve">in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terms with a function that is dependent on another competitor’s </w:t>
      </w:r>
      <w:r w:rsidR="00BC758E">
        <w:lastRenderedPageBreak/>
        <w:t xml:space="preserve">density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For instance, </w:t>
      </w:r>
      <w:r w:rsidR="00A27587">
        <w:t xml:space="preserve">in the following model the focal species per capita population growth rate 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4BAE4FD7" w:rsidR="00BC758E" w:rsidRPr="00FB2274" w:rsidRDefault="00AE4F19"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1</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1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3</m:t>
                        </m:r>
                      </m:sub>
                    </m:sSub>
                    <m:sSub>
                      <m:sSubPr>
                        <m:ctrlPr>
                          <w:rPr>
                            <w:rFonts w:ascii="Cambria Math" w:hAnsi="Cambria Math"/>
                            <w:i/>
                          </w:rPr>
                        </m:ctrlPr>
                      </m:sSubPr>
                      <m:e>
                        <m:r>
                          <w:rPr>
                            <w:rFonts w:ascii="Cambria Math" w:hAnsi="Cambria Math"/>
                          </w:rPr>
                          <m:t>n</m:t>
                        </m:r>
                      </m:e>
                      <m:sub>
                        <m:r>
                          <w:rPr>
                            <w:rFonts w:ascii="Cambria Math" w:hAnsi="Cambria Math"/>
                          </w:rPr>
                          <m:t>3</m:t>
                        </m:r>
                      </m:sub>
                    </m:sSub>
                  </m:e>
                </m:d>
                <m:r>
                  <w:rPr>
                    <w:rFonts w:ascii="Cambria Math" w:hAnsi="Cambria Math"/>
                  </w:rPr>
                  <m:t>.</m:t>
                </m:r>
              </m:oMath>
            </m:oMathPara>
          </w:p>
        </w:tc>
        <w:tc>
          <w:tcPr>
            <w:tcW w:w="738" w:type="dxa"/>
            <w:vAlign w:val="center"/>
          </w:tcPr>
          <w:p w14:paraId="6CF55B2A" w14:textId="648924E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3</w:t>
            </w:r>
            <w:r w:rsidRPr="003C47E7">
              <w:rPr>
                <w:noProof/>
              </w:rPr>
              <w:fldChar w:fldCharType="end"/>
            </w:r>
            <w:r w:rsidRPr="003C47E7">
              <w:t>)</w:t>
            </w:r>
          </w:p>
        </w:tc>
      </w:tr>
    </w:tbl>
    <w:p w14:paraId="647DADF5" w14:textId="521E2366" w:rsidR="00BC758E" w:rsidRDefault="00A27587" w:rsidP="00A62F04">
      <w:pPr>
        <w:spacing w:before="240" w:after="202"/>
        <w:ind w:firstLine="0"/>
        <w:contextualSpacing/>
      </w:pPr>
      <w:r>
        <w:t xml:space="preserve">If we replac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12</m:t>
            </m:r>
          </m:sub>
        </m:sSub>
      </m:oMath>
      <w:r w:rsidR="00177694">
        <w:t xml:space="preserve"> with</w:t>
      </w:r>
      <w:r w:rsidR="00101271">
        <w:t xml:space="preserve"> </w:t>
      </w:r>
      <w:r w:rsidR="00E86724">
        <w:t>the</w:t>
      </w:r>
      <w:r w:rsidR="00101271">
        <w:t xml:space="preserve"> function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sSub>
              <m:sSubPr>
                <m:ctrlPr>
                  <w:rPr>
                    <w:rFonts w:ascii="Cambria Math" w:hAnsi="Cambria Math"/>
                    <w:i/>
                  </w:rPr>
                </m:ctrlPr>
              </m:sSubPr>
              <m:e>
                <m:r>
                  <w:rPr>
                    <w:rFonts w:ascii="Cambria Math" w:hAnsi="Cambria Math"/>
                  </w:rPr>
                  <m:t>n</m:t>
                </m:r>
              </m:e>
              <m:sub>
                <m:r>
                  <w:rPr>
                    <w:rFonts w:ascii="Cambria Math" w:hAnsi="Cambria Math"/>
                  </w:rPr>
                  <m:t>3</m:t>
                </m:r>
              </m:sub>
            </m:sSub>
          </m:e>
        </m:d>
      </m:oMath>
      <w:r>
        <w:t xml:space="preserve"> this makes the</w:t>
      </w:r>
      <w:r w:rsidR="00101271">
        <w:t xml:space="preserve"> per capita effect of</w:t>
      </w:r>
      <w:r w:rsidR="004D2342">
        <w:t xml:space="preserve"> </w:t>
      </w:r>
      <w:r w:rsidR="004D2342" w:rsidRPr="00A62F04">
        <w:rPr>
          <w:i/>
        </w:rPr>
        <w:t>n</w:t>
      </w:r>
      <w:r w:rsidR="004D2342" w:rsidRPr="00A62F04">
        <w:rPr>
          <w:i/>
          <w:vertAlign w:val="subscript"/>
        </w:rPr>
        <w:t>2</w:t>
      </w:r>
      <w:r w:rsidR="004D2342">
        <w:t xml:space="preserve"> </w:t>
      </w:r>
      <w:r w:rsidR="00101271">
        <w:t xml:space="preserve">dependent on the density of another competitor, </w:t>
      </w:r>
      <w:r w:rsidR="004D2342" w:rsidRPr="00284765">
        <w:rPr>
          <w:i/>
        </w:rPr>
        <w:t>n</w:t>
      </w:r>
      <w:r w:rsidR="004D2342">
        <w:rPr>
          <w:vertAlign w:val="subscript"/>
        </w:rPr>
        <w:t>3</w:t>
      </w:r>
      <w:r w:rsidR="003E40AA">
        <w:t xml:space="preserve">, where </w:t>
      </w:r>
      <m:oMath>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oMath>
      <w:r w:rsidR="003E40AA">
        <w:t xml:space="preserve"> is a coefficient measuring the </w:t>
      </w:r>
      <w:r w:rsidR="00203913">
        <w:t xml:space="preserve">interaction modification </w:t>
      </w:r>
      <w:r w:rsidR="00281067">
        <w:t>(Figure 1</w:t>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new term in the model</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3DC4DD29" w:rsidR="00BC758E" w:rsidRPr="00592D92" w:rsidRDefault="00AE4F19"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a</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04C8BF1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4</w:t>
            </w:r>
            <w:r w:rsidRPr="003C47E7">
              <w:rPr>
                <w:noProof/>
              </w:rPr>
              <w:fldChar w:fldCharType="end"/>
            </w:r>
            <w:r w:rsidRPr="003C47E7">
              <w:t>)</w:t>
            </w:r>
          </w:p>
        </w:tc>
      </w:tr>
    </w:tbl>
    <w:p w14:paraId="5DE47CA6" w14:textId="0D203F0D" w:rsidR="00101271" w:rsidRPr="00202928" w:rsidRDefault="00BB7B3A" w:rsidP="00101271">
      <w:pPr>
        <w:spacing w:after="202"/>
        <w:ind w:firstLine="0"/>
        <w:contextualSpacing/>
      </w:pPr>
      <w:r>
        <w:t xml:space="preserve">Interaction modifications such as this </w:t>
      </w:r>
      <w:r w:rsidR="009067A4">
        <w:t>impl</w:t>
      </w:r>
      <w:r>
        <w:t>y</w:t>
      </w:r>
      <w:r w:rsidR="009067A4">
        <w:t xml:space="preserve"> a meaning</w:t>
      </w:r>
      <w:r>
        <w:t xml:space="preserve">ful </w:t>
      </w:r>
      <w:r w:rsidR="009067A4">
        <w:t>change in the nature of an interaction between species</w:t>
      </w:r>
      <w:r>
        <w:t>. I</w:t>
      </w:r>
      <w:r w:rsidR="009067A4">
        <w:t xml:space="preserve">n this example, </w:t>
      </w:r>
      <w:r w:rsidR="002E54BE">
        <w:t xml:space="preserve">the </w:t>
      </w:r>
      <w:r w:rsidR="00203913">
        <w:t xml:space="preserve">interaction modification </w:t>
      </w:r>
      <w:r w:rsidR="002E54BE">
        <w:t>between species one</w:t>
      </w:r>
      <w:r>
        <w:t xml:space="preserve"> species two </w:t>
      </w:r>
      <w:r w:rsidR="002E54BE">
        <w:t xml:space="preserve">suggests </w:t>
      </w:r>
      <w:r>
        <w:t>specific biological hypotheses: something about the</w:t>
      </w:r>
      <w:r w:rsidR="00E86724">
        <w:t xml:space="preserve"> behavior or traits</w:t>
      </w:r>
      <w:r w:rsidR="00786656">
        <w:t xml:space="preserve"> of </w:t>
      </w:r>
      <w:r w:rsidR="009067A4">
        <w:t xml:space="preserve">these competitors are different when they are </w:t>
      </w:r>
      <w:r>
        <w:t>together</w:t>
      </w:r>
      <w:r w:rsidR="009067A4">
        <w:t xml:space="preserve"> compared to when they are</w:t>
      </w:r>
      <w:r>
        <w:t xml:space="preserve"> separate</w:t>
      </w:r>
      <w:r w:rsidR="002E54BE" w:rsidRPr="009600A5">
        <w:t xml:space="preserve">. </w:t>
      </w:r>
      <w:r w:rsidR="00281067" w:rsidRPr="00A62F04">
        <w:t xml:space="preserve">Importantly, however, such an </w:t>
      </w:r>
      <w:r w:rsidR="00203913">
        <w:t>interaction modification</w:t>
      </w:r>
      <w:r w:rsidR="00203913" w:rsidRPr="00A62F04">
        <w:t xml:space="preserve"> </w:t>
      </w:r>
      <w:r w:rsidR="00281067" w:rsidRPr="00A62F04">
        <w:t>cannot be attributed to one species or the other—it is an emergent property of the two-competitor system</w:t>
      </w:r>
      <w:r w:rsidR="00E707AA">
        <w:t xml:space="preserve">, </w:t>
      </w:r>
      <w:r w:rsidR="00716BC0">
        <w:t>what we call a</w:t>
      </w:r>
      <w:r w:rsidR="00E707AA">
        <w:t xml:space="preserve"> HOI</w:t>
      </w:r>
      <w:r w:rsidR="00BD364A" w:rsidRPr="00A62F04">
        <w:t xml:space="preserve"> </w:t>
      </w:r>
      <w:r w:rsidR="00281067" w:rsidRPr="00A62F04">
        <w:t>(Figure 1</w:t>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2ED9A446" w14:textId="38BA735F" w:rsidR="003570C6" w:rsidRPr="00A62F04" w:rsidRDefault="002E54BE" w:rsidP="00081CE7">
      <w:pPr>
        <w:spacing w:after="202"/>
        <w:contextualSpacing/>
      </w:pPr>
      <w:r w:rsidRPr="00A62F04">
        <w:t xml:space="preserve">While the </w:t>
      </w:r>
      <w:r w:rsidR="005C3655" w:rsidRPr="00A62F04">
        <w:t>connection between</w:t>
      </w:r>
      <w:r w:rsidRPr="00A62F04">
        <w:t xml:space="preserve"> </w:t>
      </w:r>
      <w:r w:rsidR="00203913">
        <w:t>interaction modification</w:t>
      </w:r>
      <w:r w:rsidR="00203913" w:rsidRPr="00A62F04">
        <w:t xml:space="preserve"> </w:t>
      </w:r>
      <w:r w:rsidR="005C3655" w:rsidRPr="00A62F04">
        <w:t>and</w:t>
      </w:r>
      <w:r w:rsidR="009067A4" w:rsidRPr="00A62F04">
        <w:t xml:space="preserve"> </w:t>
      </w:r>
      <w:r w:rsidRPr="00A62F04">
        <w:t>HOIs</w:t>
      </w:r>
      <w:r w:rsidR="00BB7B3A" w:rsidRPr="00A62F04">
        <w:t xml:space="preserve"> is well understood</w:t>
      </w:r>
      <w:r w:rsidRPr="00A62F04">
        <w:t xml:space="preserve">, </w:t>
      </w:r>
      <w:r w:rsidR="00BB7B3A" w:rsidRPr="00A62F04">
        <w:t xml:space="preserve">ecologists </w:t>
      </w:r>
      <w:r w:rsidR="000B6752">
        <w:t xml:space="preserve">do not have a shared </w:t>
      </w:r>
      <w:r w:rsidR="0021205C" w:rsidRPr="00A62F04">
        <w:t xml:space="preserve">definition </w:t>
      </w:r>
      <w:r w:rsidR="00BB7B3A" w:rsidRPr="00A62F04">
        <w:t>for HOIs</w:t>
      </w:r>
      <w:r w:rsidR="001E1C3B" w:rsidRPr="00A62F04">
        <w:t xml:space="preserve"> that </w:t>
      </w:r>
      <w:r w:rsidR="00643802" w:rsidRPr="00A62F04">
        <w:t>appl</w:t>
      </w:r>
      <w:r w:rsidR="000B6752">
        <w:t xml:space="preserve">ies </w:t>
      </w:r>
      <w:r w:rsidR="001E1C3B" w:rsidRPr="00A62F04">
        <w:t>to both linear and non-linear</w:t>
      </w:r>
      <w:r w:rsidR="00BD364A" w:rsidRPr="00A62F04">
        <w:t xml:space="preserve"> competition</w:t>
      </w:r>
      <w:r w:rsidR="001E1C3B" w:rsidRPr="00A62F04">
        <w:t xml:space="preserve"> models</w:t>
      </w:r>
      <w:r w:rsidR="00BB7B3A" w:rsidRPr="00A62F04">
        <w:t xml:space="preserve"> </w:t>
      </w:r>
      <w:r w:rsidR="00596DF1" w:rsidRPr="00A62F04">
        <w:fldChar w:fldCharType="begin"/>
      </w:r>
      <w:r w:rsidR="00AE4F19">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96DF1" w:rsidRPr="00A62F04">
        <w:fldChar w:fldCharType="separate"/>
      </w:r>
      <w:r w:rsidR="0021205C" w:rsidRPr="00A62F04">
        <w:rPr>
          <w:noProof/>
        </w:rPr>
        <w:t xml:space="preserve">(Hairston et al. 1968, Billick and Case 1994, Grilli et </w:t>
      </w:r>
      <w:r w:rsidR="0021205C" w:rsidRPr="00A62F04">
        <w:rPr>
          <w:noProof/>
        </w:rPr>
        <w:lastRenderedPageBreak/>
        <w:t>al. 2017, Letten and Stouffer 2019)</w:t>
      </w:r>
      <w:r w:rsidR="00596DF1" w:rsidRPr="00A62F04">
        <w:fldChar w:fldCharType="end"/>
      </w:r>
      <w:r w:rsidRPr="00A62F04">
        <w:t xml:space="preserve">. </w:t>
      </w:r>
      <w:r w:rsidR="00BD364A" w:rsidRPr="00A62F04">
        <w:t>Here w</w:t>
      </w:r>
      <w:r w:rsidR="00281067" w:rsidRPr="00A62F04">
        <w:t>e</w:t>
      </w:r>
      <w:r w:rsidR="001E1C3B" w:rsidRPr="00A62F04">
        <w:t xml:space="preserve"> </w:t>
      </w:r>
      <w:r w:rsidR="0063491B" w:rsidRPr="00A62F04">
        <w:t xml:space="preserve">provide a definition for </w:t>
      </w:r>
      <w:r w:rsidRPr="00A62F04">
        <w:t>HOIs</w:t>
      </w:r>
      <w:r w:rsidR="000B6752">
        <w:t xml:space="preserve"> focused on the important conceptual implications of HOIs rather than on their mathematical formalism.  With our definition we </w:t>
      </w:r>
      <w:r w:rsidR="0063491B" w:rsidRPr="00A62F04">
        <w:t>provide practical criteria for determining whether a multi-</w:t>
      </w:r>
      <w:r w:rsidR="00462DBC" w:rsidRPr="00A62F04">
        <w:t xml:space="preserve">competitor </w:t>
      </w:r>
      <w:r w:rsidR="0063491B" w:rsidRPr="00A62F04">
        <w:t>model—of any complexity or functional form—has HOIs.</w:t>
      </w:r>
      <w:r w:rsidRPr="00A62F04">
        <w:t xml:space="preserve"> </w:t>
      </w:r>
      <w:r w:rsidR="00BD4413" w:rsidRPr="00A62F04">
        <w:t xml:space="preserve">In order to apply our definition, the </w:t>
      </w:r>
      <w:r w:rsidR="00E04B28" w:rsidRPr="00A62F04">
        <w:t xml:space="preserve">multispecies competition </w:t>
      </w:r>
      <w:r w:rsidR="00304618" w:rsidRPr="00A62F04">
        <w:t xml:space="preserve">function </w:t>
      </w:r>
      <w:r w:rsidR="003570C6" w:rsidRPr="00A62F04">
        <w:t xml:space="preserve">is </w:t>
      </w:r>
      <w:r w:rsidR="00513612" w:rsidRPr="00A62F04">
        <w:t xml:space="preserve">decomposed into </w:t>
      </w:r>
      <w:r w:rsidR="00BD364A" w:rsidRPr="00A62F04">
        <w:t xml:space="preserve">a </w:t>
      </w:r>
      <w:r w:rsidR="003570C6" w:rsidRPr="00A62F04">
        <w:t xml:space="preserve">dependency diagram linking focal species performance </w:t>
      </w:r>
      <w:r w:rsidR="00BD4413" w:rsidRPr="00A62F04">
        <w:t>with</w:t>
      </w:r>
      <w:r w:rsidR="003570C6" w:rsidRPr="00A62F04">
        <w:t xml:space="preserve"> </w:t>
      </w:r>
      <w:r w:rsidR="00BD364A" w:rsidRPr="00A62F04">
        <w:t>the density of each competitor species</w:t>
      </w:r>
      <w:r w:rsidR="003570C6" w:rsidRPr="00A62F04">
        <w:t xml:space="preserve">, with </w:t>
      </w:r>
      <w:r w:rsidR="00BD4413" w:rsidRPr="00A62F04">
        <w:t>the rule that</w:t>
      </w:r>
      <w:r w:rsidR="003570C6" w:rsidRPr="00A62F04">
        <w:t xml:space="preserve"> </w:t>
      </w:r>
      <w:r w:rsidR="00BD364A" w:rsidRPr="00A62F04">
        <w:t xml:space="preserve">each function </w:t>
      </w:r>
      <w:r w:rsidR="002902A3">
        <w:t xml:space="preserve">in the diagram </w:t>
      </w:r>
      <w:r w:rsidR="00BD364A" w:rsidRPr="00A62F04">
        <w:t xml:space="preserve">is univariate and the output of functions are only combined by </w:t>
      </w:r>
      <w:r w:rsidR="00BD4413" w:rsidRPr="00A62F04">
        <w:t>addition or multiplication (Figure 2).</w:t>
      </w:r>
      <w:r w:rsidR="00BD364A" w:rsidRPr="00A62F04">
        <w:t xml:space="preserve"> A</w:t>
      </w:r>
      <w:r w:rsidR="00BD4413" w:rsidRPr="00A62F04">
        <w:t xml:space="preserve"> </w:t>
      </w:r>
      <w:r w:rsidR="000B6752">
        <w:t xml:space="preserve">pairwise </w:t>
      </w:r>
      <w:r w:rsidR="00BD4413" w:rsidRPr="00A62F04">
        <w:t xml:space="preserve">model without HOIs </w:t>
      </w:r>
      <w:r w:rsidR="00BD364A" w:rsidRPr="00A62F04">
        <w:t xml:space="preserve">will have a </w:t>
      </w:r>
      <w:r w:rsidR="003570C6" w:rsidRPr="00A62F04">
        <w:t xml:space="preserve">sparse structure such that there is only one path connecting </w:t>
      </w:r>
      <w:r w:rsidR="00C42FBD" w:rsidRPr="00A62F04">
        <w:t xml:space="preserve">each </w:t>
      </w:r>
      <w:r w:rsidR="003570C6" w:rsidRPr="00A62F04">
        <w:t>competitor</w:t>
      </w:r>
      <w:r w:rsidR="00C42FBD" w:rsidRPr="00A62F04">
        <w:t>’s</w:t>
      </w:r>
      <w:r w:rsidR="003570C6" w:rsidRPr="00A62F04">
        <w:t xml:space="preserve"> density to focal species performance (Figure 2A).</w:t>
      </w:r>
      <w:r w:rsidR="00217D65" w:rsidRPr="00A62F04">
        <w:rPr>
          <w:b/>
        </w:rPr>
        <w:t xml:space="preserve"> </w:t>
      </w:r>
      <w:r w:rsidR="00281067" w:rsidRPr="00A62F04">
        <w:rPr>
          <w:b/>
        </w:rPr>
        <w:t xml:space="preserve"> </w:t>
      </w:r>
      <w:r w:rsidR="00E04B28" w:rsidRPr="00A62F04">
        <w:rPr>
          <w:b/>
        </w:rPr>
        <w:t xml:space="preserve">By contrast, </w:t>
      </w:r>
      <w:r w:rsidR="009E4162" w:rsidRPr="00A62F04">
        <w:rPr>
          <w:b/>
        </w:rPr>
        <w:t>HOIs</w:t>
      </w:r>
      <w:r w:rsidR="003570C6" w:rsidRPr="00A62F04">
        <w:rPr>
          <w:b/>
        </w:rPr>
        <w:t xml:space="preserve"> </w:t>
      </w:r>
      <w:r w:rsidR="00BD364A" w:rsidRPr="00A62F04">
        <w:rPr>
          <w:b/>
        </w:rPr>
        <w:t xml:space="preserve">occur when there are multiple paths from </w:t>
      </w:r>
      <w:r w:rsidR="009600A5" w:rsidRPr="00A62F04">
        <w:rPr>
          <w:b/>
        </w:rPr>
        <w:t xml:space="preserve">one </w:t>
      </w:r>
      <w:r w:rsidR="00BD364A" w:rsidRPr="00A62F04">
        <w:rPr>
          <w:b/>
        </w:rPr>
        <w:t>competitor species</w:t>
      </w:r>
      <w:r w:rsidR="009600A5" w:rsidRPr="00A62F04">
        <w:rPr>
          <w:b/>
        </w:rPr>
        <w:t>’</w:t>
      </w:r>
      <w:r w:rsidR="00BD364A" w:rsidRPr="00A62F04">
        <w:rPr>
          <w:b/>
        </w:rPr>
        <w:t xml:space="preserve"> density to focal </w:t>
      </w:r>
      <w:r w:rsidR="003570C6" w:rsidRPr="00A62F04">
        <w:rPr>
          <w:b/>
        </w:rPr>
        <w:t>species</w:t>
      </w:r>
      <w:r w:rsidR="00513612" w:rsidRPr="00A62F04">
        <w:rPr>
          <w:b/>
        </w:rPr>
        <w:t xml:space="preserve"> performance</w:t>
      </w:r>
      <w:r w:rsidR="003570C6" w:rsidRPr="00A62F04">
        <w:rPr>
          <w:b/>
        </w:rPr>
        <w:t xml:space="preserve"> </w:t>
      </w:r>
      <w:r w:rsidR="00217D65" w:rsidRPr="00A62F04">
        <w:rPr>
          <w:b/>
        </w:rPr>
        <w:t>(Figure 2B)</w:t>
      </w:r>
      <w:r w:rsidR="003570C6" w:rsidRPr="00A62F04">
        <w:rPr>
          <w:b/>
        </w:rPr>
        <w:t xml:space="preserve">. </w:t>
      </w:r>
      <w:r w:rsidR="00BD364A" w:rsidRPr="00A62F04">
        <w:t xml:space="preserve">The presence of more than one route of influence between competitors and the focal species is a fundamental property of </w:t>
      </w:r>
      <w:r w:rsidR="00177343" w:rsidRPr="00A62F04">
        <w:t>models with HOIs.</w:t>
      </w:r>
      <w:r w:rsidR="002902A3">
        <w:t xml:space="preserve">  </w:t>
      </w:r>
      <w:r w:rsidR="00203913">
        <w:t>T</w:t>
      </w:r>
      <w:r w:rsidR="002902A3">
        <w:t xml:space="preserve">his </w:t>
      </w:r>
      <w:r w:rsidR="00203913">
        <w:t>indicates</w:t>
      </w:r>
      <w:r w:rsidR="002902A3">
        <w:t xml:space="preserve"> that </w:t>
      </w:r>
      <w:r w:rsidR="00203913">
        <w:t>the function describing focal species performance</w:t>
      </w:r>
      <w:r w:rsidR="002902A3">
        <w:t xml:space="preserve"> </w:t>
      </w:r>
      <w:r w:rsidR="00203913">
        <w:t xml:space="preserve">is not reducible to </w:t>
      </w:r>
      <w:r w:rsidR="002902A3">
        <w:t xml:space="preserve">single species’ effects. </w:t>
      </w:r>
      <w:r w:rsidR="00177343" w:rsidRPr="00A62F04">
        <w:t xml:space="preserve"> </w:t>
      </w:r>
    </w:p>
    <w:p w14:paraId="1C2F05F4" w14:textId="0FBF7E13" w:rsidR="00786656" w:rsidRDefault="009600A5" w:rsidP="00786656">
      <w:pPr>
        <w:spacing w:after="202"/>
        <w:contextualSpacing/>
      </w:pPr>
      <w:r>
        <w:t>An</w:t>
      </w:r>
      <w:r w:rsidR="002902A3">
        <w:t xml:space="preserve"> equivalent way</w:t>
      </w:r>
      <w:r w:rsidR="00774FA5">
        <w:t xml:space="preserve"> to test for the presence of HOIs is to start with the full multi-competitor model, set all but one competitor’s density to zero, remove any terms that become zero, save the resulting </w:t>
      </w:r>
      <w:r w:rsidR="00177343">
        <w:t>single competitor</w:t>
      </w:r>
      <w:r w:rsidR="00774FA5">
        <w:t xml:space="preserve"> function and repeat this process for each </w:t>
      </w:r>
      <w:r>
        <w:t xml:space="preserve">species of </w:t>
      </w:r>
      <w:r w:rsidR="00774FA5">
        <w:t>competitor</w:t>
      </w:r>
      <w:r w:rsidR="00774FA5" w:rsidRPr="00203913">
        <w:t xml:space="preserve">.  </w:t>
      </w:r>
      <w:r w:rsidR="00774FA5" w:rsidRPr="00A62F04">
        <w:rPr>
          <w:b/>
        </w:rPr>
        <w:t xml:space="preserve">If any of the </w:t>
      </w:r>
      <w:r w:rsidR="00177343" w:rsidRPr="00A62F04">
        <w:rPr>
          <w:b/>
        </w:rPr>
        <w:t>terms</w:t>
      </w:r>
      <w:r w:rsidR="00774FA5" w:rsidRPr="00A62F04">
        <w:rPr>
          <w:b/>
        </w:rPr>
        <w:t xml:space="preserve"> in the full model drop out in the set of </w:t>
      </w:r>
      <w:r w:rsidR="00177343" w:rsidRPr="00A62F04">
        <w:rPr>
          <w:b/>
        </w:rPr>
        <w:t xml:space="preserve">separate </w:t>
      </w:r>
      <w:r w:rsidR="00774FA5" w:rsidRPr="00A62F04">
        <w:rPr>
          <w:b/>
        </w:rPr>
        <w:t>competitor</w:t>
      </w:r>
      <w:r w:rsidR="00177343" w:rsidRPr="00A62F04">
        <w:rPr>
          <w:b/>
        </w:rPr>
        <w:t xml:space="preserve"> functions</w:t>
      </w:r>
      <w:r w:rsidR="00774FA5" w:rsidRPr="00A62F04">
        <w:rPr>
          <w:b/>
        </w:rPr>
        <w:t xml:space="preserve"> than the model contains </w:t>
      </w:r>
      <w:r w:rsidR="001E7B62">
        <w:rPr>
          <w:b/>
        </w:rPr>
        <w:t>a</w:t>
      </w:r>
      <w:r w:rsidR="00774FA5" w:rsidRPr="00A62F04">
        <w:rPr>
          <w:b/>
        </w:rPr>
        <w:t>n HOI.</w:t>
      </w:r>
      <w:r w:rsidR="00774FA5">
        <w:t xml:space="preserve">  For instance,  applying this process to </w:t>
      </w:r>
      <w:r w:rsidR="00177343">
        <w:t xml:space="preserve">the HOI model in </w:t>
      </w:r>
      <w:r w:rsidR="00185B90">
        <w:t>equation</w:t>
      </w:r>
      <w:r w:rsidR="00774FA5">
        <w:t xml:space="preserve"> (4) results in two separate fun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786656" w:rsidRPr="003C47E7" w14:paraId="7D817719" w14:textId="77777777" w:rsidTr="00786656">
        <w:trPr>
          <w:trHeight w:val="503"/>
        </w:trPr>
        <w:tc>
          <w:tcPr>
            <w:tcW w:w="1260" w:type="dxa"/>
            <w:vAlign w:val="center"/>
          </w:tcPr>
          <w:p w14:paraId="07605DDA" w14:textId="77777777" w:rsidR="00786656" w:rsidRPr="003C47E7" w:rsidRDefault="00786656" w:rsidP="00786656">
            <w:pPr>
              <w:spacing w:after="202"/>
              <w:ind w:firstLine="0"/>
              <w:contextualSpacing/>
              <w:jc w:val="center"/>
            </w:pPr>
          </w:p>
        </w:tc>
        <w:tc>
          <w:tcPr>
            <w:tcW w:w="6650" w:type="dxa"/>
            <w:vAlign w:val="center"/>
          </w:tcPr>
          <w:p w14:paraId="365CDE07" w14:textId="28864BAF" w:rsidR="00786656" w:rsidRPr="00284765" w:rsidRDefault="00AE4F19" w:rsidP="00786656">
            <w:pPr>
              <w:spacing w:after="202"/>
              <w:contextualSpacing/>
              <w:jc w:val="center"/>
            </w:pPr>
            <m:oMath>
              <m:sSub>
                <m:sSubPr>
                  <m:ctrlPr>
                    <w:rPr>
                      <w:rFonts w:ascii="Cambria Math" w:hAnsi="Cambria Math"/>
                      <w:i/>
                    </w:rPr>
                  </m:ctrlPr>
                </m:sSubPr>
                <m:e>
                  <m:r>
                    <w:rPr>
                      <w:rFonts w:ascii="Cambria Math" w:hAnsi="Cambria Math"/>
                    </w:rPr>
                    <m:t>F</m:t>
                  </m:r>
                </m:e>
                <m:sub>
                  <m:r>
                    <w:rPr>
                      <w:rFonts w:ascii="Cambria Math" w:hAnsi="Cambria Math"/>
                    </w:rPr>
                    <m:t>12</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00185B90">
              <w:t>effect of two on one</w:t>
            </w:r>
          </w:p>
          <w:p w14:paraId="16FD1C96" w14:textId="39D1195D" w:rsidR="00786656" w:rsidRPr="00284765" w:rsidRDefault="00AE4F19" w:rsidP="00786656">
            <w:pPr>
              <w:spacing w:after="202"/>
              <w:contextualSpacing/>
              <w:jc w:val="center"/>
            </w:pPr>
            <m:oMath>
              <m:sSub>
                <m:sSubPr>
                  <m:ctrlPr>
                    <w:rPr>
                      <w:rFonts w:ascii="Cambria Math" w:hAnsi="Cambria Math"/>
                      <w:i/>
                    </w:rPr>
                  </m:ctrlPr>
                </m:sSubPr>
                <m:e>
                  <m:r>
                    <w:rPr>
                      <w:rFonts w:ascii="Cambria Math" w:hAnsi="Cambria Math"/>
                    </w:rPr>
                    <m:t>F</m:t>
                  </m:r>
                </m:e>
                <m:sub>
                  <m:r>
                    <w:rPr>
                      <w:rFonts w:ascii="Cambria Math" w:hAnsi="Cambria Math"/>
                    </w:rPr>
                    <m:t>13</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0, </m:t>
                  </m:r>
                  <m:sSub>
                    <m:sSubPr>
                      <m:ctrlPr>
                        <w:rPr>
                          <w:rFonts w:ascii="Cambria Math" w:hAnsi="Cambria Math"/>
                          <w:i/>
                        </w:rPr>
                      </m:ctrlPr>
                    </m:sSubPr>
                    <m:e>
                      <m:r>
                        <w:rPr>
                          <w:rFonts w:ascii="Cambria Math" w:hAnsi="Cambria Math"/>
                        </w:rPr>
                        <m:t>n</m:t>
                      </m:r>
                    </m:e>
                    <m:sub>
                      <m:r>
                        <w:rPr>
                          <w:rFonts w:ascii="Cambria Math" w:hAnsi="Cambria Math"/>
                        </w:rPr>
                        <m:t>3</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13</m:t>
                  </m:r>
                </m:sub>
              </m:sSub>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m:t>
              </m:r>
            </m:oMath>
            <w:r w:rsidR="006A05E3">
              <w:t xml:space="preserve">, </w:t>
            </w:r>
            <w:r w:rsidR="00185B90">
              <w:t>effect of three on one</w:t>
            </w:r>
          </w:p>
        </w:tc>
        <w:tc>
          <w:tcPr>
            <w:tcW w:w="730" w:type="dxa"/>
            <w:vAlign w:val="center"/>
          </w:tcPr>
          <w:p w14:paraId="073E564D" w14:textId="7880B1DA" w:rsidR="00786656" w:rsidRPr="003C47E7" w:rsidRDefault="00786656" w:rsidP="00786656">
            <w:pPr>
              <w:spacing w:after="202"/>
              <w:ind w:firstLine="0"/>
              <w:contextualSpacing/>
              <w:jc w:val="center"/>
            </w:pPr>
            <w:r w:rsidRPr="003C47E7">
              <w:lastRenderedPageBreak/>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5</w:t>
            </w:r>
            <w:r w:rsidRPr="003C47E7">
              <w:rPr>
                <w:noProof/>
              </w:rPr>
              <w:fldChar w:fldCharType="end"/>
            </w:r>
            <w:r w:rsidRPr="003C47E7">
              <w:t>)</w:t>
            </w:r>
          </w:p>
        </w:tc>
      </w:tr>
    </w:tbl>
    <w:p w14:paraId="008214C7" w14:textId="61F3D1C0" w:rsidR="00786656" w:rsidRDefault="00177343" w:rsidP="00284765">
      <w:pPr>
        <w:spacing w:after="202"/>
        <w:ind w:firstLine="0"/>
        <w:contextualSpacing/>
      </w:pPr>
      <w:r>
        <w:t>In t</w:t>
      </w:r>
      <w:r w:rsidR="00B2546E">
        <w:t xml:space="preserve">his </w:t>
      </w:r>
      <w:r w:rsidR="00786656">
        <w:t xml:space="preserve">decomposition of the multi-competitor model the term </w:t>
      </w:r>
      <m:oMath>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3</m:t>
            </m:r>
          </m:sub>
        </m:sSub>
      </m:oMath>
      <w:r>
        <w:t xml:space="preserve"> </w:t>
      </w:r>
      <w:r w:rsidR="001E7B62">
        <w:t xml:space="preserve">becomes </w:t>
      </w:r>
      <w:r>
        <w:t>zero and drops out. By</w:t>
      </w:r>
      <w:r w:rsidR="001334A3">
        <w:t xml:space="preserve"> our definition this </w:t>
      </w:r>
      <w:r w:rsidR="00FC1525">
        <w:t>term represents</w:t>
      </w:r>
      <w:r w:rsidR="001334A3">
        <w:t xml:space="preserve"> an HOI resulting from an </w:t>
      </w:r>
      <w:r w:rsidR="00203913">
        <w:t xml:space="preserve">interaction modification </w:t>
      </w:r>
      <w:r w:rsidR="001334A3">
        <w:t>between species one and two</w:t>
      </w:r>
      <w:r w:rsidR="001334A3" w:rsidRPr="00EC7595">
        <w:t xml:space="preserve">. </w:t>
      </w:r>
      <w:r w:rsidR="00CF12A0" w:rsidRPr="00A62F04">
        <w:t xml:space="preserve">The </w:t>
      </w:r>
      <w:r w:rsidR="006A05E3" w:rsidRPr="00A62F04">
        <w:t xml:space="preserve">empirical </w:t>
      </w:r>
      <w:r w:rsidR="00CF12A0" w:rsidRPr="00A62F04">
        <w:t xml:space="preserve">significance of </w:t>
      </w:r>
      <w:r w:rsidR="001334A3" w:rsidRPr="00A62F04">
        <w:t xml:space="preserve">the loss of </w:t>
      </w:r>
      <w:r w:rsidR="0014387B" w:rsidRPr="00A62F04">
        <w:t xml:space="preserve">the coefficient </w:t>
      </w:r>
      <m:oMath>
        <m:sSub>
          <m:sSubPr>
            <m:ctrlPr>
              <w:rPr>
                <w:rFonts w:ascii="Cambria Math" w:hAnsi="Cambria Math"/>
                <w:i/>
              </w:rPr>
            </m:ctrlPr>
          </m:sSubPr>
          <m:e>
            <m:r>
              <w:rPr>
                <w:rFonts w:ascii="Cambria Math" w:hAnsi="Cambria Math"/>
              </w:rPr>
              <m:t>β</m:t>
            </m:r>
          </m:e>
          <m:sub>
            <m:r>
              <w:rPr>
                <w:rFonts w:ascii="Cambria Math" w:hAnsi="Cambria Math"/>
              </w:rPr>
              <m:t>1</m:t>
            </m:r>
            <m:d>
              <m:dPr>
                <m:ctrlPr>
                  <w:rPr>
                    <w:rFonts w:ascii="Cambria Math" w:hAnsi="Cambria Math"/>
                    <w:i/>
                  </w:rPr>
                </m:ctrlPr>
              </m:dPr>
              <m:e>
                <m:r>
                  <w:rPr>
                    <w:rFonts w:ascii="Cambria Math" w:hAnsi="Cambria Math"/>
                  </w:rPr>
                  <m:t>23</m:t>
                </m:r>
              </m:e>
            </m:d>
          </m:sub>
        </m:sSub>
      </m:oMath>
      <w:r w:rsidR="001334A3" w:rsidRPr="00A62F04">
        <w:t xml:space="preserve"> </w:t>
      </w:r>
      <w:r w:rsidR="006A05E3" w:rsidRPr="00A62F04">
        <w:t xml:space="preserve">is that there is no way to measure </w:t>
      </w:r>
      <w:r w:rsidR="0014387B" w:rsidRPr="00A62F04">
        <w:t xml:space="preserve">this coefficient </w:t>
      </w:r>
      <w:r w:rsidR="00CF12A0" w:rsidRPr="00A62F04">
        <w:t>from observations of separate sin</w:t>
      </w:r>
      <w:r w:rsidR="00FC1525" w:rsidRPr="00A62F04">
        <w:t>gle</w:t>
      </w:r>
      <w:r w:rsidR="00CF12A0" w:rsidRPr="00A62F04">
        <w:t xml:space="preserve"> competitor gradients. </w:t>
      </w:r>
      <w:r w:rsidR="00304B37" w:rsidRPr="00A62F04">
        <w:t>Thus</w:t>
      </w:r>
      <w:r w:rsidR="00FC1525" w:rsidRPr="00A62F04">
        <w:t>,</w:t>
      </w:r>
      <w:r w:rsidR="00116801" w:rsidRPr="00A62F04">
        <w:t xml:space="preserve"> </w:t>
      </w:r>
      <w:r w:rsidRPr="00A62F04">
        <w:t xml:space="preserve">a practical </w:t>
      </w:r>
      <w:r w:rsidR="00116801" w:rsidRPr="00A62F04">
        <w:t>criteria for HOIs is</w:t>
      </w:r>
      <w:r w:rsidR="00DC4996" w:rsidRPr="00A62F04">
        <w:t xml:space="preserve"> whether </w:t>
      </w:r>
      <w:r w:rsidR="000442C2" w:rsidRPr="00A62F04">
        <w:t>an</w:t>
      </w:r>
      <w:r w:rsidR="00DC4996" w:rsidRPr="00A62F04">
        <w:t xml:space="preserve"> investigator can fully parameterize </w:t>
      </w:r>
      <w:r w:rsidRPr="00A62F04">
        <w:t xml:space="preserve">a </w:t>
      </w:r>
      <w:r w:rsidR="00DC4996" w:rsidRPr="00A62F04">
        <w:t xml:space="preserve">multispecies model by growing individuals of the focal species with just one competitor at a time. If </w:t>
      </w:r>
      <w:r w:rsidR="002E6178">
        <w:t>this is not possible</w:t>
      </w:r>
      <w:r w:rsidR="002E6178" w:rsidRPr="00A62F04">
        <w:t xml:space="preserve"> </w:t>
      </w:r>
      <w:r w:rsidRPr="00A62F04">
        <w:t>then</w:t>
      </w:r>
      <w:r w:rsidR="00DC4996" w:rsidRPr="00A62F04">
        <w:t xml:space="preserve"> there are HOIs</w:t>
      </w:r>
      <w:r w:rsidR="00FC1525" w:rsidRPr="00A62F04">
        <w:t xml:space="preserve"> in the</w:t>
      </w:r>
      <w:r w:rsidRPr="00A62F04">
        <w:t xml:space="preserve"> </w:t>
      </w:r>
      <w:r w:rsidR="00FC1525" w:rsidRPr="00A62F04">
        <w:t>model</w:t>
      </w:r>
      <w:r w:rsidR="00DC4996" w:rsidRPr="00A62F04">
        <w:t>.</w:t>
      </w:r>
    </w:p>
    <w:p w14:paraId="2D7C557B" w14:textId="50F73B0B" w:rsidR="007C4DF8" w:rsidRDefault="00774FA5">
      <w:pPr>
        <w:spacing w:after="202"/>
        <w:contextualSpacing/>
      </w:pPr>
      <w:r>
        <w:t>We refer to the type of HOIs captured by our definition above as</w:t>
      </w:r>
      <w:r w:rsidR="00B2546E">
        <w:t xml:space="preserve"> </w:t>
      </w:r>
      <w:r w:rsidR="00245D52" w:rsidRPr="00284765">
        <w:rPr>
          <w:i/>
        </w:rPr>
        <w:t>hard HOI</w:t>
      </w:r>
      <w:r>
        <w:rPr>
          <w:i/>
        </w:rPr>
        <w:t>s</w:t>
      </w:r>
      <w:r w:rsidR="00EC6C58">
        <w:t xml:space="preserve"> and contrast</w:t>
      </w:r>
      <w:r w:rsidR="00B2546E">
        <w:t xml:space="preserve"> </w:t>
      </w:r>
      <w:r w:rsidR="002E6178">
        <w:t xml:space="preserve">them </w:t>
      </w:r>
      <w:r w:rsidR="00EC6C58">
        <w:t xml:space="preserve">with the more general phenomenon of </w:t>
      </w:r>
      <w:r w:rsidR="00BF0EEA">
        <w:t xml:space="preserve">non-linear density dependence which </w:t>
      </w:r>
      <w:r w:rsidR="00CF12A0">
        <w:t>produce</w:t>
      </w:r>
      <w:r w:rsidR="00B2546E">
        <w:t>s</w:t>
      </w:r>
      <w:r w:rsidR="00CF12A0">
        <w:t xml:space="preserv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 xml:space="preserve">in </w:t>
      </w:r>
      <w:r>
        <w:t xml:space="preserve">equation </w:t>
      </w:r>
      <w:r w:rsidR="007C4DF8">
        <w:t>(1)</w:t>
      </w:r>
      <w:r w:rsidR="00830495">
        <w:t>,</w:t>
      </w:r>
      <w:r w:rsidR="007C4DF8">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B2546E">
        <w:t xml:space="preserve">. </w:t>
      </w:r>
      <w:r w:rsidR="007C4DF8">
        <w:t>Th</w:t>
      </w:r>
      <w:r w:rsidR="00B2546E">
        <w:t xml:space="preserve">is </w:t>
      </w:r>
      <w:r w:rsidR="007C4DF8">
        <w:t xml:space="preserve">partial derivative </w:t>
      </w:r>
      <w:r>
        <w:t>defines the</w:t>
      </w:r>
      <w:r w:rsidR="007C4DF8">
        <w:t xml:space="preserve"> focal species</w:t>
      </w:r>
      <w:r w:rsidR="002E6178">
        <w:t>’</w:t>
      </w:r>
      <w:r>
        <w:t xml:space="preserve"> sensitivity to a single competitor species</w:t>
      </w:r>
      <w:r w:rsidR="007C4DF8">
        <w:t xml:space="preserve">. If this partial derivative is a function of </w:t>
      </w:r>
      <w:r w:rsidR="00594560">
        <w:t xml:space="preserve">more than one </w:t>
      </w:r>
      <w:r w:rsidR="00C04345">
        <w:t>competitor species’</w:t>
      </w:r>
      <w:r w:rsidR="007C4DF8">
        <w:t xml:space="preserve"> </w:t>
      </w:r>
      <w:r w:rsidR="00594560">
        <w:t>density</w:t>
      </w:r>
      <w:r w:rsidR="007C4DF8">
        <w:t xml:space="preserve">, then there </w:t>
      </w:r>
      <w:r>
        <w:t>are</w:t>
      </w:r>
      <w:r w:rsidR="00A211C3">
        <w:t xml:space="preserve"> </w:t>
      </w:r>
      <w:r w:rsidR="00A211C3" w:rsidRPr="00BA180C">
        <w:t>soft</w:t>
      </w:r>
      <w:r w:rsidR="00A211C3">
        <w:t xml:space="preserve"> HOI</w:t>
      </w:r>
      <w:r>
        <w:t>s</w:t>
      </w:r>
      <w:r w:rsidR="00A211C3">
        <w:t xml:space="preserve">. </w:t>
      </w:r>
      <w:r w:rsidR="00D407C5">
        <w:t xml:space="preserve">This is similar to </w:t>
      </w:r>
      <w:r w:rsidR="001E7B62">
        <w:t xml:space="preserve">definitions </w:t>
      </w:r>
      <w:r w:rsidR="00D407C5">
        <w:t xml:space="preserve">used </w:t>
      </w:r>
      <w:r w:rsidR="00B82088">
        <w:t>in earlier discussions of HOIs</w:t>
      </w:r>
      <w:r w:rsidR="006A2197">
        <w:t xml:space="preserve"> based</w:t>
      </w:r>
      <w:r w:rsidR="00C04345">
        <w:t xml:space="preserve"> on</w:t>
      </w:r>
      <w:r w:rsidR="006A2197">
        <w:t xml:space="preserve"> </w:t>
      </w:r>
      <w:r w:rsidR="006371E6">
        <w:t>LV</w:t>
      </w:r>
      <w:r w:rsidR="006A2197">
        <w:t xml:space="preserve"> forms of competition</w:t>
      </w:r>
      <w:r w:rsidR="00D407C5">
        <w:t xml:space="preserve"> </w:t>
      </w:r>
      <w:r w:rsidR="00D407C5">
        <w:fldChar w:fldCharType="begin"/>
      </w:r>
      <w:r w:rsidR="00AE4F19">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D407C5">
        <w:fldChar w:fldCharType="separate"/>
      </w:r>
      <w:r w:rsidR="00D407C5">
        <w:rPr>
          <w:noProof/>
        </w:rPr>
        <w:t>(Case and Bender 1981)</w:t>
      </w:r>
      <w:r w:rsidR="00D407C5">
        <w:fldChar w:fldCharType="end"/>
      </w:r>
      <w:r w:rsidR="007D304E">
        <w:t>, and closely follows the verbal argument that HOIs emerge when the effect of one species on another depends on a third or more species</w:t>
      </w:r>
      <w:r w:rsidR="00D407C5">
        <w:t xml:space="preserve">. </w:t>
      </w:r>
      <w:r w:rsidR="006A2197">
        <w:t xml:space="preserve">The problem is </w:t>
      </w:r>
      <w:r w:rsidR="006A2197" w:rsidRPr="00081CE7">
        <w:t xml:space="preserve">that </w:t>
      </w:r>
      <w:r w:rsidR="00D20B65" w:rsidRPr="00F15099">
        <w:rPr>
          <w:b/>
        </w:rPr>
        <w:t>any model in which growth is a nonlinear function of</w:t>
      </w:r>
      <w:r w:rsidR="00203913">
        <w:rPr>
          <w:b/>
        </w:rPr>
        <w:t xml:space="preserve"> interspecific </w:t>
      </w:r>
      <w:r w:rsidR="00576D54" w:rsidRPr="00F15099">
        <w:rPr>
          <w:b/>
        </w:rPr>
        <w:t>density</w:t>
      </w:r>
      <w:r w:rsidR="006371E6" w:rsidRPr="00F15099">
        <w:rPr>
          <w:b/>
        </w:rPr>
        <w:t xml:space="preserve"> </w:t>
      </w:r>
      <w:r w:rsidR="00576D54" w:rsidRPr="00F15099">
        <w:rPr>
          <w:b/>
        </w:rPr>
        <w:t>will involve soft HOIs</w:t>
      </w:r>
      <w:r w:rsidR="00576D54">
        <w:t xml:space="preserve">, and </w:t>
      </w:r>
      <w:r w:rsidR="006371E6">
        <w:t xml:space="preserve">thus </w:t>
      </w:r>
      <w:r w:rsidR="008E2463">
        <w:t xml:space="preserve">this definition </w:t>
      </w:r>
      <w:r w:rsidR="00576D54">
        <w:t xml:space="preserve">does not distinguish </w:t>
      </w:r>
      <w:r w:rsidR="00203913">
        <w:t xml:space="preserve">interaction modification </w:t>
      </w:r>
      <w:r w:rsidR="00116801">
        <w:t xml:space="preserve">or HOIs </w:t>
      </w:r>
      <w:r w:rsidR="00576D54">
        <w:t>from non-linear density de</w:t>
      </w:r>
      <w:r w:rsidR="006371E6">
        <w:t>pe</w:t>
      </w:r>
      <w:r w:rsidR="00576D54">
        <w:t>ndence</w:t>
      </w:r>
      <w:r w:rsidR="00D407C5">
        <w:t xml:space="preserve"> </w:t>
      </w:r>
      <w:r w:rsidR="008E2463">
        <w:t xml:space="preserve">at all </w:t>
      </w:r>
      <w:r w:rsidR="00D407C5">
        <w:fldChar w:fldCharType="begin"/>
      </w:r>
      <w:r w:rsidR="00AE4F19">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D407C5">
        <w:fldChar w:fldCharType="separate"/>
      </w:r>
      <w:r w:rsidR="00D407C5">
        <w:rPr>
          <w:noProof/>
        </w:rPr>
        <w:t xml:space="preserve">(Pomerantz 1981, Adler and Morris </w:t>
      </w:r>
      <w:r w:rsidR="00D407C5">
        <w:rPr>
          <w:noProof/>
        </w:rPr>
        <w:lastRenderedPageBreak/>
        <w:t>1994)</w:t>
      </w:r>
      <w:r w:rsidR="00D407C5">
        <w:fldChar w:fldCharType="end"/>
      </w:r>
      <w:r w:rsidR="00D407C5">
        <w:t>.</w:t>
      </w:r>
      <w:r w:rsidR="007C4DF8">
        <w:t xml:space="preserve">  </w:t>
      </w:r>
      <w:r w:rsidR="00081CE7">
        <w:t>As an example consider</w:t>
      </w:r>
      <w:r w:rsidR="007C4DF8">
        <w:t xml:space="preserve"> the </w:t>
      </w:r>
      <w:r w:rsidR="00CF12A0">
        <w:t>multi</w:t>
      </w:r>
      <w:r w:rsidR="002E6178">
        <w:t>-competitor</w:t>
      </w:r>
      <w:r w:rsidR="00CF12A0">
        <w:t xml:space="preserve">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517C24AD" w:rsidR="007C4DF8" w:rsidRPr="003C47E7" w:rsidRDefault="00AE4F19"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6D019E83"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6</w:t>
            </w:r>
            <w:r w:rsidRPr="003C47E7">
              <w:rPr>
                <w:noProof/>
              </w:rPr>
              <w:fldChar w:fldCharType="end"/>
            </w:r>
            <w:r w:rsidRPr="003C47E7">
              <w:t>)</w:t>
            </w:r>
          </w:p>
        </w:tc>
      </w:tr>
    </w:tbl>
    <w:p w14:paraId="3B7BC969" w14:textId="1DC660E2" w:rsidR="007C4DF8" w:rsidRDefault="00081CE7" w:rsidP="007C4DF8">
      <w:pPr>
        <w:spacing w:after="202"/>
        <w:ind w:firstLine="0"/>
        <w:contextualSpacing/>
      </w:pPr>
      <w:r>
        <w:t xml:space="preserve">This function has </w:t>
      </w:r>
      <w:r w:rsidR="007C4DF8">
        <w:t xml:space="preserve">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7C4DF8">
        <w:t xml:space="preserve">.  Thus, the effect of competitor </w:t>
      </w:r>
      <w:r w:rsidR="007C4DF8" w:rsidRPr="00323D6B">
        <w:rPr>
          <w:i/>
        </w:rPr>
        <w:t>j</w:t>
      </w:r>
      <w:r w:rsidR="007C4DF8">
        <w:t xml:space="preserve"> on the focal species </w:t>
      </w:r>
      <w:r w:rsidR="00B2546E" w:rsidRPr="00B2546E">
        <w:rPr>
          <w:i/>
        </w:rPr>
        <w:t>i</w:t>
      </w:r>
      <w:r w:rsidR="00B2546E">
        <w:t xml:space="preserve"> </w:t>
      </w:r>
      <w:r w:rsidR="00CF12A0">
        <w:t xml:space="preserve">is a function </w:t>
      </w:r>
      <w:r w:rsidR="00B2546E">
        <w:t xml:space="preserve">of the </w:t>
      </w:r>
      <w:r w:rsidR="007C4DF8">
        <w:t>density of all other competitor</w:t>
      </w:r>
      <w:r w:rsidR="00CF12A0">
        <w:t xml:space="preserve"> species</w:t>
      </w:r>
      <w:r w:rsidR="007C4DF8">
        <w:t xml:space="preserve">. </w:t>
      </w:r>
      <w:r w:rsidR="002E6178">
        <w:t>A</w:t>
      </w:r>
      <w:r w:rsidR="00501886">
        <w:t>s in the LV model,</w:t>
      </w:r>
      <w:r w:rsidR="007C4DF8">
        <w:t xml:space="preserve"> </w:t>
      </w:r>
      <w:r>
        <w:t xml:space="preserve">there is no </w:t>
      </w:r>
      <w:r w:rsidR="00FC1525">
        <w:t xml:space="preserve">hard </w:t>
      </w:r>
      <w:r w:rsidR="007C4DF8">
        <w:t>HOI</w:t>
      </w:r>
      <w:r>
        <w:t xml:space="preserve"> in this model because it can </w:t>
      </w:r>
      <w:r w:rsidR="007C4DF8">
        <w:t xml:space="preserve">be </w:t>
      </w:r>
      <w:r w:rsidR="00491066">
        <w:t xml:space="preserve">represented by a </w:t>
      </w:r>
      <w:r w:rsidR="002E6178">
        <w:t xml:space="preserve">dependency </w:t>
      </w:r>
      <w:r w:rsidR="00491066">
        <w:t xml:space="preserve">graph </w:t>
      </w:r>
      <w:r w:rsidR="002E6178">
        <w:t xml:space="preserve">in which </w:t>
      </w:r>
      <w:r w:rsidR="00491066">
        <w:t>each competitor has only one route of influence on the</w:t>
      </w:r>
      <w:r w:rsidR="00774FA5">
        <w:t xml:space="preserve"> focal species (Figure 2C)</w:t>
      </w:r>
      <w:r w:rsidR="00501886">
        <w:t xml:space="preserve">.  </w:t>
      </w:r>
      <w:r>
        <w:t xml:space="preserve">Likewise, following the approach outlined above, the model can be broken down into separate functions for each </w:t>
      </w:r>
      <w:r w:rsidR="00501886">
        <w:t>competitor</w:t>
      </w:r>
      <w:r>
        <w:t xml:space="preserve"> without loss of any parameters</w:t>
      </w:r>
      <w:r w:rsidR="002E6178">
        <w:t xml:space="preserve">.  For instance, for two competitors: </w:t>
      </w:r>
      <w:r w:rsidR="0050188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10"/>
        <w:gridCol w:w="730"/>
      </w:tblGrid>
      <w:tr w:rsidR="00501886" w:rsidRPr="003C47E7" w14:paraId="4680A502" w14:textId="77777777" w:rsidTr="00501886">
        <w:trPr>
          <w:trHeight w:val="503"/>
        </w:trPr>
        <w:tc>
          <w:tcPr>
            <w:tcW w:w="900" w:type="dxa"/>
            <w:vAlign w:val="center"/>
          </w:tcPr>
          <w:p w14:paraId="1774C97E" w14:textId="77777777" w:rsidR="00501886" w:rsidRPr="003C47E7" w:rsidRDefault="00501886" w:rsidP="00DF5A8A">
            <w:pPr>
              <w:spacing w:after="202"/>
              <w:ind w:firstLine="0"/>
              <w:contextualSpacing/>
              <w:jc w:val="center"/>
            </w:pPr>
          </w:p>
        </w:tc>
        <w:tc>
          <w:tcPr>
            <w:tcW w:w="7010" w:type="dxa"/>
            <w:vAlign w:val="center"/>
          </w:tcPr>
          <w:p w14:paraId="6682B09E" w14:textId="0030A0FB" w:rsidR="00501886" w:rsidRDefault="00AE4F19" w:rsidP="00501886">
            <w:pPr>
              <w:spacing w:after="202"/>
              <w:ind w:firstLine="0"/>
              <w:contextualSpacing/>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sup>
              </m:sSup>
              <m:r>
                <w:rPr>
                  <w:rFonts w:ascii="Cambria Math" w:hAnsi="Cambria Math"/>
                </w:rPr>
                <m:t>,</m:t>
              </m:r>
            </m:oMath>
            <w:r w:rsidR="00501886">
              <w:t xml:space="preserve"> </w:t>
            </w:r>
            <w:r w:rsidR="001E7B62">
              <w:t xml:space="preserve">effect of </w:t>
            </w:r>
            <w:r w:rsidR="002E6178">
              <w:t>competitor two</w:t>
            </w:r>
          </w:p>
          <w:p w14:paraId="43A6EE2D" w14:textId="69775C11" w:rsidR="00501886" w:rsidRPr="00284765" w:rsidRDefault="00AE4F19" w:rsidP="00501886">
            <w:pPr>
              <w:spacing w:after="202"/>
              <w:ind w:firstLine="0"/>
              <w:contextualSpacing/>
              <w:jc w:val="cente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13</m:t>
                          </m:r>
                        </m:sub>
                      </m:sSub>
                      <m:sSub>
                        <m:sSubPr>
                          <m:ctrlPr>
                            <w:rPr>
                              <w:rFonts w:ascii="Cambria Math" w:hAnsi="Cambria Math"/>
                              <w:i/>
                            </w:rPr>
                          </m:ctrlPr>
                        </m:sSubPr>
                        <m:e>
                          <m:r>
                            <w:rPr>
                              <w:rFonts w:ascii="Cambria Math" w:hAnsi="Cambria Math"/>
                            </w:rPr>
                            <m:t>n</m:t>
                          </m:r>
                        </m:e>
                        <m:sub>
                          <m:r>
                            <w:rPr>
                              <w:rFonts w:ascii="Cambria Math" w:hAnsi="Cambria Math"/>
                            </w:rPr>
                            <m:t>3</m:t>
                          </m:r>
                        </m:sub>
                      </m:sSub>
                    </m:e>
                  </m:d>
                </m:e>
                <m:sup>
                  <m:r>
                    <m:rPr>
                      <m:lit/>
                    </m:rP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sup>
              </m:sSup>
            </m:oMath>
            <w:r w:rsidR="002E6178">
              <w:t xml:space="preserve">, </w:t>
            </w:r>
            <w:r w:rsidR="001E7B62">
              <w:t xml:space="preserve">effect of </w:t>
            </w:r>
            <w:r w:rsidR="002E6178">
              <w:t>competitor three.</w:t>
            </w:r>
            <w:r w:rsidR="00501886">
              <w:t xml:space="preserve"> </w:t>
            </w:r>
          </w:p>
        </w:tc>
        <w:tc>
          <w:tcPr>
            <w:tcW w:w="730" w:type="dxa"/>
            <w:vAlign w:val="center"/>
          </w:tcPr>
          <w:p w14:paraId="760C074A" w14:textId="74DA2AE4" w:rsidR="00501886" w:rsidRPr="003C47E7" w:rsidRDefault="00501886" w:rsidP="00DF5A8A">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7</w:t>
            </w:r>
            <w:r w:rsidRPr="003C47E7">
              <w:rPr>
                <w:noProof/>
              </w:rPr>
              <w:fldChar w:fldCharType="end"/>
            </w:r>
            <w:r w:rsidRPr="003C47E7">
              <w:t>)</w:t>
            </w:r>
          </w:p>
        </w:tc>
      </w:tr>
    </w:tbl>
    <w:p w14:paraId="63934542" w14:textId="7E967A1D" w:rsidR="002D0A28" w:rsidRPr="002D0A28" w:rsidRDefault="002D0A28" w:rsidP="009F10E8">
      <w:pPr>
        <w:pStyle w:val="Heading2"/>
      </w:pPr>
      <w:r w:rsidRPr="002D0A28">
        <w:t xml:space="preserve">Why distinguish </w:t>
      </w:r>
      <w:r w:rsidR="00862024">
        <w:t>HOIs</w:t>
      </w:r>
      <w:r w:rsidR="00534188">
        <w:t xml:space="preserve"> and non-linear density dependence?</w:t>
      </w:r>
      <w:r w:rsidR="00862024">
        <w:t xml:space="preserve"> </w:t>
      </w:r>
    </w:p>
    <w:p w14:paraId="101C8596" w14:textId="4FDB567C" w:rsidR="00247D6C" w:rsidRDefault="006B053F" w:rsidP="002D0A28">
      <w:pPr>
        <w:spacing w:after="202"/>
        <w:contextualSpacing/>
      </w:pPr>
      <w:r>
        <w:t>S</w:t>
      </w:r>
      <w:r w:rsidR="005F41AA">
        <w:t>oft HOIs</w:t>
      </w:r>
      <w:r w:rsidR="0039040D">
        <w:t xml:space="preserve"> </w:t>
      </w:r>
      <w:r w:rsidR="00B50F2B">
        <w:t xml:space="preserve">and </w:t>
      </w:r>
      <w:r w:rsidR="005F41AA">
        <w:t>hard</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 xml:space="preserve">.  </w:t>
      </w:r>
      <w:r w:rsidR="00862024">
        <w:t>It would be confusing at best to define HOIs as any non-linear d</w:t>
      </w:r>
      <w:r w:rsidR="00534188">
        <w:t>ecrease in performance with density</w:t>
      </w:r>
      <w:r w:rsidR="00862024">
        <w:t xml:space="preserve">—essentially renaming </w:t>
      </w:r>
      <w:r>
        <w:t xml:space="preserve">the </w:t>
      </w:r>
      <w:r w:rsidR="00862024">
        <w:t xml:space="preserve">issue of non-linear density dependence.  </w:t>
      </w:r>
    </w:p>
    <w:p w14:paraId="5F5ECF73" w14:textId="49DDFBD7" w:rsidR="00F32713" w:rsidRDefault="007420A4" w:rsidP="002D0A28">
      <w:pPr>
        <w:spacing w:after="202"/>
        <w:contextualSpacing/>
      </w:pPr>
      <w:r>
        <w:lastRenderedPageBreak/>
        <w:t xml:space="preserve">More importantly, </w:t>
      </w:r>
      <w:r w:rsidR="00247D6C">
        <w:t xml:space="preserve">HOIs and </w:t>
      </w:r>
      <w:r>
        <w:t xml:space="preserve">non-linear density dependence </w:t>
      </w:r>
      <w:r w:rsidR="00534188">
        <w:t>are ecologically distinct as well</w:t>
      </w:r>
      <w:r w:rsidR="00247D6C">
        <w:t>. HOIs indicate a qualitative change in the way competitor</w:t>
      </w:r>
      <w:r w:rsidR="00D70BFA">
        <w:t>’s</w:t>
      </w:r>
      <w:r w:rsidR="00247D6C">
        <w:t xml:space="preserve"> affects a focal species when additional competitor species are present.  </w:t>
      </w:r>
      <w:r w:rsidR="00534188">
        <w:t xml:space="preserve">Non-linear density dependence (i.e. a soft HOI) </w:t>
      </w:r>
      <w:r w:rsidR="00C57928">
        <w:t>may</w:t>
      </w:r>
      <w:r w:rsidR="00534188">
        <w:t xml:space="preserve"> not have the same interpretation</w:t>
      </w:r>
      <w:r w:rsidR="00247D6C">
        <w:t xml:space="preserve">. For instance, </w:t>
      </w:r>
      <w:r>
        <w:t xml:space="preserve">the net outcome of competition </w:t>
      </w:r>
      <w:r w:rsidR="00DB0A5F">
        <w:t xml:space="preserve">over discrete time intervals </w:t>
      </w:r>
      <w:r>
        <w:t xml:space="preserve">may be non-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hile the effects of competition are non-linear, </w:t>
      </w:r>
      <w:r>
        <w:t>the non-linear</w:t>
      </w:r>
      <w:r w:rsidR="00C57928">
        <w:t>ity</w:t>
      </w:r>
      <w:r>
        <w:t xml:space="preserve"> </w:t>
      </w:r>
      <w:r w:rsidR="00D70BFA">
        <w:t xml:space="preserve">reflects a quantitative rather than </w:t>
      </w:r>
      <w:r w:rsidRPr="00A62F04">
        <w:rPr>
          <w:i/>
        </w:rPr>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p>
    <w:p w14:paraId="092ACA0B" w14:textId="5B0D97AF"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444989">
        <w:t xml:space="preserve">As in the </w:t>
      </w:r>
      <w:r w:rsidR="00501886">
        <w:t>Hassel</w:t>
      </w:r>
      <w:r w:rsidR="00444989">
        <w:t xml:space="preserve"> model, </w:t>
      </w:r>
      <w:r w:rsidR="006825FC">
        <w:t xml:space="preserve">per </w:t>
      </w:r>
      <w:r w:rsidR="006825FC">
        <w:lastRenderedPageBreak/>
        <w:t xml:space="preserve">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introduce a new functional dependency</w:t>
      </w:r>
      <w:r w:rsidR="00B50F2B">
        <w:t xml:space="preserve"> </w:t>
      </w:r>
      <w:r w:rsidR="00D70BFA">
        <w:t xml:space="preserve">between competitors that only occurs when more than one competitor is present (Figure 2B). </w:t>
      </w:r>
    </w:p>
    <w:p w14:paraId="7A65CDB5" w14:textId="5740D0B5" w:rsidR="00BF0EEA" w:rsidRDefault="00046948" w:rsidP="00CA15E5">
      <w:pPr>
        <w:spacing w:after="202"/>
        <w:contextualSpacing/>
      </w:pPr>
      <w:r>
        <w:t>Our definition also helps resolve the question of whether single species effects can involve HOIs.</w:t>
      </w:r>
      <w:r w:rsidR="00830495">
        <w:t xml:space="preserve">  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d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1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r>
              <w:rPr>
                <w:rFonts w:ascii="Cambria Math" w:hAnsi="Cambria Math"/>
              </w:rPr>
              <m:t>2</m:t>
            </m:r>
          </m:sup>
        </m:sSubSup>
      </m:oMath>
      <w:r w:rsidR="00830495">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linear </w:t>
      </w:r>
      <w:r w:rsidR="006D23CB">
        <w:t xml:space="preserve">LV competition </w:t>
      </w:r>
      <w:r w:rsidR="00116801">
        <w:t>model</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D70BFA">
        <w:t>;</w:t>
      </w:r>
      <w:r w:rsidR="000437F6">
        <w:t xml:space="preserve"> rather these additional terms </w:t>
      </w:r>
      <w:r w:rsidR="001A5395">
        <w:t>simply allow the</w:t>
      </w:r>
      <w:r w:rsidR="000437F6">
        <w:t xml:space="preserve"> non-linear function</w:t>
      </w:r>
      <w:r w:rsidR="001A5395">
        <w:t xml:space="preserve"> to more closely approximate the observed relationship between density and performance.  </w:t>
      </w:r>
    </w:p>
    <w:p w14:paraId="33F00AC5" w14:textId="1D027088"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 xml:space="preserve">.  </w:t>
      </w:r>
      <w:r w:rsidR="00CA15E5">
        <w:t xml:space="preserve">Like our definition, the </w:t>
      </w:r>
      <w:r w:rsidR="00C57235">
        <w:t xml:space="preserve">Adler and Morris definition </w:t>
      </w:r>
      <w:r w:rsidR="00CA15E5">
        <w:t xml:space="preserve">distinguishes </w:t>
      </w:r>
      <w:r w:rsidR="00CA15E5">
        <w:lastRenderedPageBreak/>
        <w:t xml:space="preserve">between HOIs and non-linear density dependence, and their approach </w:t>
      </w:r>
      <w:r w:rsidR="00C57235">
        <w:t>agrees with our definition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We believe our definition is more general, b</w:t>
      </w:r>
      <w:r w:rsidR="000437F6">
        <w:t xml:space="preserve">ecause </w:t>
      </w:r>
      <w:r w:rsidR="00E06BA0">
        <w:t xml:space="preserve">it </w:t>
      </w:r>
      <w:r w:rsidR="000437F6">
        <w:t>does not depend on the number of competitor species present</w:t>
      </w:r>
      <w:r w:rsidR="00C57235">
        <w:t xml:space="preserve">. </w:t>
      </w:r>
    </w:p>
    <w:p w14:paraId="048ABBE2" w14:textId="37A61AC3"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model to 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Figure 3)</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  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1" w:name="defining-higher-order-interactions"/>
      <w:bookmarkStart w:id="2" w:name="hois-arrising-from-cycles-of-pairwise-co"/>
      <w:bookmarkStart w:id="3" w:name="hois-in-a-mechanistic-resource-competiti"/>
      <w:bookmarkEnd w:id="1"/>
      <w:bookmarkEnd w:id="2"/>
      <w:bookmarkEnd w:id="3"/>
      <w:r>
        <w:t>Simulating a Higher Order Competition Experiment</w:t>
      </w:r>
    </w:p>
    <w:p w14:paraId="2AE23453" w14:textId="6885C6A2"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  This requires an orthogonal response surface design where each competitor</w:t>
      </w:r>
      <w:r w:rsidR="00E06BA0">
        <w:t>’s</w:t>
      </w:r>
      <w:r>
        <w:t xml:space="preserve"> density is varied independently of each other</w:t>
      </w:r>
      <w:r w:rsidR="00E06BA0">
        <w:t xml:space="preserve"> species</w:t>
      </w:r>
      <w:r>
        <w:t>.</w:t>
      </w:r>
      <w:r w:rsidR="00E06BA0">
        <w:t xml:space="preserve">  </w:t>
      </w:r>
      <w:r>
        <w:t xml:space="preserve">  </w:t>
      </w:r>
    </w:p>
    <w:p w14:paraId="3E01CA33" w14:textId="00FC9E63" w:rsidR="00295F41" w:rsidRDefault="00295F41" w:rsidP="001768ED">
      <w:pPr>
        <w:spacing w:after="202"/>
        <w:contextualSpacing/>
      </w:pPr>
      <w:r>
        <w:lastRenderedPageBreak/>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Figure 3)</w:t>
      </w:r>
      <w:r>
        <w:t xml:space="preserve">. The simulation lasts one growing season (200 days).  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commentRangeStart w:id="4"/>
      <w:commentRangeEnd w:id="4"/>
      <w:r>
        <w:t>. This design allows us to</w:t>
      </w:r>
      <w:r w:rsidR="001768ED">
        <w:t xml:space="preserve"> fit non-linear functions to the interaction between each pair of species and test for any HOIs when more than two competitors are present together</w:t>
      </w:r>
      <w:r>
        <w:t xml:space="preserve">. </w:t>
      </w:r>
    </w:p>
    <w:p w14:paraId="4A3CD663" w14:textId="713DF134"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Figure </w:t>
      </w:r>
      <w:r w:rsidR="000F477A">
        <w:t>S1</w:t>
      </w:r>
      <w:r w:rsidR="00A06C87">
        <w:t>)</w:t>
      </w:r>
      <w:r w:rsidR="00871ECE">
        <w:t xml:space="preserve">. </w:t>
      </w:r>
      <w:r w:rsidR="00F3418F">
        <w:t xml:space="preserve">These </w:t>
      </w:r>
      <w:r w:rsidR="0019429C">
        <w:t>plant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r w:rsidR="00B144ED">
        <w:t xml:space="preserve"> Assuming all seeds germinate at the same time, and no seed mortality, we can use the per capita seed production as a direct measure of population growth rate in each competition treatment. </w:t>
      </w:r>
      <w:r w:rsidR="00252A29">
        <w:t xml:space="preserve"> </w:t>
      </w:r>
    </w:p>
    <w:p w14:paraId="1AF97154" w14:textId="5BD9F3BD" w:rsidR="00B93196" w:rsidRDefault="00EB666E">
      <w:pPr>
        <w:spacing w:after="202"/>
        <w:contextualSpacing/>
      </w:pPr>
      <w:r>
        <w:lastRenderedPageBreak/>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AE4F19"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069EE7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8</w:t>
            </w:r>
            <w:r w:rsidR="00AC7C1E">
              <w:rPr>
                <w:noProof/>
              </w:rPr>
              <w:fldChar w:fldCharType="end"/>
            </w:r>
            <w:r>
              <w:t>)</w:t>
            </w:r>
          </w:p>
        </w:tc>
      </w:tr>
    </w:tbl>
    <w:p w14:paraId="3DB42D78" w14:textId="7CBCD0EE"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EB666E" w:rsidRPr="00EB666E">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33F41F6" w:rsidR="00455957" w:rsidRDefault="00AE4F19"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3DDA2C2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9</w:t>
            </w:r>
            <w:r w:rsidR="00AC7C1E">
              <w:rPr>
                <w:noProof/>
              </w:rPr>
              <w:fldChar w:fldCharType="end"/>
            </w:r>
            <w:r>
              <w:t>)</w:t>
            </w:r>
          </w:p>
        </w:tc>
      </w:tr>
    </w:tbl>
    <w:p w14:paraId="48A854D7" w14:textId="3AB41F7A"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w:t>
      </w:r>
      <w:r w:rsidR="007A7E1C">
        <w:t xml:space="preserve"> </w:t>
      </w:r>
      <w:r w:rsidR="00B144ED">
        <w:t xml:space="preserve">plant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similar function applied to protists</w:t>
      </w:r>
      <w:r w:rsidR="001F6DE5">
        <w:t>)</w:t>
      </w:r>
      <w:r w:rsidR="00E2411F">
        <w:t>.</w:t>
      </w:r>
      <w:r w:rsidR="007A7E1C">
        <w:t xml:space="preserve">  The rate of </w:t>
      </w:r>
      <w:r w:rsidR="00E2411F">
        <w:lastRenderedPageBreak/>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0"/>
        <w:gridCol w:w="734"/>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41D2BDEB"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367DF325"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0</w:t>
            </w:r>
            <w:r>
              <w:rPr>
                <w:noProof/>
              </w:rPr>
              <w:fldChar w:fldCharType="end"/>
            </w:r>
            <w:r>
              <w:t>)</w:t>
            </w:r>
          </w:p>
        </w:tc>
      </w:tr>
    </w:tbl>
    <w:p w14:paraId="26FF65B1" w14:textId="462E198B"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AE4F19"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3F4589D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11</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3861C994"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 xml:space="preserve">resource uptake (Table S1).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Figure 4)</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w:t>
      </w:r>
      <w:r w:rsidR="00D5185D">
        <w:lastRenderedPageBreak/>
        <w:t xml:space="preserve">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7550D0">
        <w:t xml:space="preserve">Figure </w:t>
      </w:r>
      <w:r w:rsidR="007550D0">
        <w:rPr>
          <w:noProof/>
        </w:rPr>
        <w:t>4</w:t>
      </w:r>
      <w:r w:rsidR="00D5185D">
        <w:fldChar w:fldCharType="end"/>
      </w:r>
      <w:r w:rsidR="00D5185D">
        <w:t xml:space="preserve">). </w:t>
      </w:r>
    </w:p>
    <w:p w14:paraId="405FF6DA" w14:textId="1DCF54DA" w:rsidR="00F3418F" w:rsidRDefault="00F3418F" w:rsidP="00F3418F">
      <w:pPr>
        <w:spacing w:after="202"/>
        <w:contextualSpacing/>
      </w:pPr>
      <w:bookmarkStart w:id="5" w:name="response-surface-experiment"/>
      <w:bookmarkEnd w:id="5"/>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D26D7A">
        <w:fldChar w:fldCharType="begin"/>
      </w:r>
      <w:r w:rsidR="00D26D7A">
        <w:instrText xml:space="preserve"> REF _Ref532125852 \h </w:instrText>
      </w:r>
      <w:r w:rsidR="00D26D7A">
        <w:fldChar w:fldCharType="separate"/>
      </w:r>
      <w:r w:rsidR="007550D0">
        <w:t xml:space="preserve">Table S </w:t>
      </w:r>
      <w:r w:rsidR="007550D0">
        <w:rPr>
          <w:noProof/>
        </w:rPr>
        <w:t>1</w:t>
      </w:r>
      <w:r w:rsidR="00D26D7A">
        <w:fldChar w:fldCharType="end"/>
      </w:r>
      <w:r w:rsidR="00D26D7A">
        <w:t xml:space="preserve">). </w:t>
      </w:r>
      <w:r>
        <w:t>We simulate</w:t>
      </w:r>
      <w:r w:rsidR="00FB34FD">
        <w:t>d</w:t>
      </w:r>
      <w:r>
        <w:t xml:space="preserve"> growth and resource dynamics by solving</w:t>
      </w:r>
      <w:r w:rsidR="00B144ED">
        <w:t xml:space="preserve"> equations</w:t>
      </w:r>
      <w:r>
        <w:t xml:space="preserve"> (</w:t>
      </w:r>
      <w:r w:rsidR="00B144ED">
        <w:t>8</w:t>
      </w:r>
      <w:r>
        <w:t>) and (</w:t>
      </w:r>
      <w:r w:rsidR="00B144ED">
        <w:t>9</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56FD0E4D"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quation 6)</w:t>
      </w:r>
      <w:r w:rsidR="009C6420">
        <w:t xml:space="preserve"> fit the outcome of simulated </w:t>
      </w:r>
      <w:r w:rsidR="00B144ED">
        <w:t xml:space="preserve">pairwise </w:t>
      </w:r>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effect of species </w:t>
      </w:r>
      <m:oMath>
        <m:r>
          <w:rPr>
            <w:rFonts w:ascii="Cambria Math" w:hAnsi="Cambria Math"/>
          </w:rPr>
          <m:t>j</m:t>
        </m:r>
      </m:oMath>
      <w:r w:rsidR="00390672">
        <w:t xml:space="preserve"> on </w:t>
      </w:r>
      <w:r w:rsidR="00BA6542">
        <w:t xml:space="preserve">species </w:t>
      </w:r>
      <m:oMath>
        <m:r>
          <w:rPr>
            <w:rFonts w:ascii="Cambria Math" w:hAnsi="Cambria Math"/>
          </w:rPr>
          <m:t>i</m:t>
        </m:r>
      </m:oMath>
      <w:r w:rsidR="00390672">
        <w:t xml:space="preserve"> and</w:t>
      </w:r>
      <w:r w:rsidR="00AC4B25">
        <w:t xml:space="preserve"> the exponent on the denominator,</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AC4B25">
        <w:t xml:space="preserve"> allows each focal species to respond differently to the sum of competitor effects. 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AE4F19"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0C18FACA"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2</w:t>
            </w:r>
            <w:r>
              <w:rPr>
                <w:noProof/>
              </w:rPr>
              <w:fldChar w:fldCharType="end"/>
            </w:r>
            <w:r>
              <w:t>)</w:t>
            </w:r>
          </w:p>
        </w:tc>
      </w:tr>
    </w:tbl>
    <w:p w14:paraId="226214E9" w14:textId="4E64CBF1"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BA6542">
        <w:t xml:space="preserve"> (Figure 2D).</w:t>
      </w:r>
      <w:r>
        <w:t xml:space="preserve"> </w:t>
      </w:r>
    </w:p>
    <w:p w14:paraId="0507E0DA" w14:textId="546BDB2B" w:rsidR="003C2385" w:rsidRDefault="003C2385" w:rsidP="00320E01">
      <w:pPr>
        <w:spacing w:after="202"/>
        <w:ind w:firstLine="0"/>
        <w:contextualSpacing/>
      </w:pPr>
      <w:r>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AE4F19"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3836981B"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A6542">
              <w:rPr>
                <w:noProof/>
              </w:rPr>
              <w:t>13</w:t>
            </w:r>
            <w:r>
              <w:rPr>
                <w:noProof/>
              </w:rPr>
              <w:fldChar w:fldCharType="end"/>
            </w:r>
            <w:r>
              <w:t>)</w:t>
            </w:r>
          </w:p>
        </w:tc>
      </w:tr>
    </w:tbl>
    <w:p w14:paraId="55B3B1E3" w14:textId="56A175E8"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fit from the pairwise </w:t>
      </w:r>
      <w:r w:rsidR="00531545">
        <w:t>case</w:t>
      </w:r>
      <w:r w:rsidR="00BA6542">
        <w:t>s</w:t>
      </w:r>
      <w:r w:rsidR="00531545">
        <w:t xml:space="preserve"> where </w:t>
      </w:r>
      <w:r w:rsidR="00BA6542">
        <w:t xml:space="preserve">the focal </w:t>
      </w:r>
      <w:r w:rsidR="00531545">
        <w:t xml:space="preserve">species </w:t>
      </w:r>
      <w:r w:rsidR="00531545" w:rsidRPr="009F10E8">
        <w:rPr>
          <w:i/>
        </w:rPr>
        <w:t>i</w:t>
      </w:r>
      <w:r w:rsidR="00531545">
        <w:t xml:space="preserve"> competes with each </w:t>
      </w:r>
      <w:r w:rsidR="00BA6542">
        <w:t xml:space="preserve">other </w:t>
      </w:r>
      <w:r w:rsidR="00531545">
        <w:t>species 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model at th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27AF78AC" w:rsidR="00C0261A" w:rsidRDefault="00103F9B">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 xml:space="preserve">models with and without the HOIs </w:t>
      </w:r>
      <w:r w:rsidR="00AC4B25">
        <w:t xml:space="preserve">and </w:t>
      </w:r>
      <w:r w:rsidR="00D10D8E">
        <w:t>the multiplicative pairwise model (Equation</w:t>
      </w:r>
      <w:r w:rsidR="00BA6542">
        <w:t xml:space="preserve"> 13</w:t>
      </w:r>
      <w:r w:rsidR="00D10D8E">
        <w:t>)</w:t>
      </w:r>
      <w:r>
        <w:t xml:space="preserve"> to the full</w:t>
      </w:r>
      <w:r w:rsidR="0086247B">
        <w:t xml:space="preserve"> </w:t>
      </w:r>
      <w:r w:rsidR="00AC4B25">
        <w:t>set of two competitor</w:t>
      </w:r>
      <w:r w:rsidR="00AC180C">
        <w:t xml:space="preserve"> densities</w:t>
      </w:r>
      <w:r w:rsidR="003D6665">
        <w:t xml:space="preserve">. </w:t>
      </w:r>
      <w:r w:rsidR="0086247B">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w:t>
      </w:r>
      <w:r w:rsidR="00775FF0">
        <w:t>We fit all</w:t>
      </w:r>
      <w:r w:rsidR="0086247B">
        <w:t xml:space="preserve"> models</w:t>
      </w:r>
      <w:r w:rsidR="00775FF0">
        <w:t xml:space="preserve"> with</w:t>
      </w:r>
      <w:r w:rsidR="0086247B">
        <w:t xml:space="preserve"> the non-linear least </w:t>
      </w:r>
      <w:r w:rsidR="0086247B">
        <w:lastRenderedPageBreak/>
        <w:t>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7" w:name="model-fits"/>
      <w:bookmarkEnd w:id="7"/>
      <w:r>
        <w:t>Results</w:t>
      </w:r>
    </w:p>
    <w:p w14:paraId="04BF2EEA" w14:textId="787E409B" w:rsidR="001C39F2" w:rsidRDefault="00E97CEA" w:rsidP="001C39F2">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021DB6">
        <w:t>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7550D0">
        <w:t xml:space="preserve">Figure </w:t>
      </w:r>
      <w:r w:rsidR="007550D0">
        <w:rPr>
          <w:noProof/>
        </w:rPr>
        <w:t>5</w:t>
      </w:r>
      <w:r w:rsidR="00CB76E3">
        <w:fldChar w:fldCharType="end"/>
      </w:r>
      <w:r w:rsidR="00CB76E3">
        <w:t>)</w:t>
      </w:r>
      <w:r>
        <w:t xml:space="preserve">.  </w:t>
      </w:r>
      <w:r w:rsidR="00F93233">
        <w:t>Next, w</w:t>
      </w:r>
      <w:r w:rsidR="00671088">
        <w:t xml:space="preserve">e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7550D0">
        <w:t xml:space="preserve">Figure </w:t>
      </w:r>
      <w:r w:rsidR="007550D0">
        <w:rPr>
          <w:noProof/>
        </w:rPr>
        <w:t>6</w:t>
      </w:r>
      <w:r w:rsidR="002F170D">
        <w:fldChar w:fldCharType="end"/>
      </w:r>
      <w:r w:rsidR="002F170D">
        <w:t>)</w:t>
      </w:r>
      <w:r w:rsidR="00D27415">
        <w:t>.</w:t>
      </w:r>
      <w:r w:rsidR="00B251E4">
        <w:t xml:space="preserve"> </w:t>
      </w:r>
      <w:r w:rsidR="00172674">
        <w:t xml:space="preserve"> </w:t>
      </w:r>
      <w:r w:rsidR="00671088">
        <w:t xml:space="preserve">For the early season species, the Hassel model </w:t>
      </w:r>
      <w:r w:rsidR="00517128">
        <w:t xml:space="preserve">with and without </w:t>
      </w:r>
      <w:r w:rsidR="00671088">
        <w:t xml:space="preserve">the HOI showed more or less equivalent fits to the data with only a slight decrease in RMSE for the HOI model (Figure </w:t>
      </w:r>
      <w:r w:rsidR="00BA6542">
        <w:t xml:space="preserve">6 </w:t>
      </w:r>
      <w:r w:rsidR="00671088">
        <w:t xml:space="preserve">A&amp;G).  For the mid-season </w:t>
      </w:r>
      <w:r w:rsidR="009C6420">
        <w:t>and late-season species</w:t>
      </w:r>
      <w:r w:rsidR="00671088">
        <w:t xml:space="preserve">, we found that the HOI model fit the data better than the </w:t>
      </w:r>
      <w:r w:rsidR="00517128">
        <w:t xml:space="preserve">pairwise </w:t>
      </w:r>
      <w:r w:rsidR="00671088">
        <w:t xml:space="preserve">Hassel model (Figure </w:t>
      </w:r>
      <w:r w:rsidR="00BA6542">
        <w:t xml:space="preserve">6 </w:t>
      </w:r>
      <w:r w:rsidR="00671088">
        <w:t>B&amp;H</w:t>
      </w:r>
      <w:r w:rsidR="00BA6542">
        <w:t xml:space="preserve"> vs.</w:t>
      </w:r>
      <w:r w:rsidR="009C6420">
        <w:t xml:space="preserve"> </w:t>
      </w:r>
      <w:r w:rsidR="00BA6542">
        <w:t xml:space="preserve">6 </w:t>
      </w:r>
      <w:r w:rsidR="009C6420">
        <w:t>C&amp;I</w:t>
      </w:r>
      <w:r w:rsidR="00671088">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and per capita seed production against competitor density (Figure </w:t>
      </w:r>
      <w:r w:rsidR="00BA6542">
        <w:t>S2</w:t>
      </w:r>
      <w:r w:rsidR="00901D07">
        <w:t xml:space="preserve">).  </w:t>
      </w:r>
      <w:r w:rsidR="00FD78A6">
        <w:t>T</w:t>
      </w:r>
      <w:r w:rsidR="00901D07">
        <w:t xml:space="preserve">he fitted HOI </w:t>
      </w:r>
      <w:r w:rsidR="00D94554">
        <w:t>coefficients</w:t>
      </w:r>
      <w:r w:rsidR="00901D07">
        <w:t xml:space="preserve"> also showed </w:t>
      </w:r>
      <w:r w:rsidR="00D94554">
        <w:t>strong</w:t>
      </w:r>
      <w:r w:rsidR="009C6420">
        <w:t>er</w:t>
      </w:r>
      <w:r w:rsidR="00D94554">
        <w:t xml:space="preserve"> </w:t>
      </w:r>
      <w:r w:rsidR="00901D07">
        <w:t xml:space="preserve">HOIs </w:t>
      </w:r>
      <w:r w:rsidR="00D94554">
        <w:t xml:space="preserve">for </w:t>
      </w:r>
      <w:r w:rsidR="00901D07">
        <w:t xml:space="preserve">the mid and late season species but not </w:t>
      </w:r>
      <w:r w:rsidR="00D94554">
        <w:t xml:space="preserve">for </w:t>
      </w:r>
      <w:r w:rsidR="00901D07">
        <w:t xml:space="preserve">the early season species (Figure </w:t>
      </w:r>
      <w:r w:rsidR="00BA6542">
        <w:t>7</w:t>
      </w:r>
      <w:r w:rsidR="00901D07">
        <w:t xml:space="preserve">). </w:t>
      </w:r>
      <w:r w:rsidR="00D94554">
        <w:t xml:space="preserve"> In all cases, the </w:t>
      </w:r>
      <w:r w:rsidR="001C39F2">
        <w:t xml:space="preserve">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w:t>
      </w:r>
      <w:r w:rsidR="00BA6542">
        <w:t>7</w:t>
      </w:r>
      <w:r w:rsidR="001C39F2">
        <w:t xml:space="preserve">).  </w:t>
      </w:r>
      <w:r w:rsidR="00FD78A6">
        <w:t xml:space="preserve">The multiplicative model </w:t>
      </w:r>
      <w:r w:rsidR="00BA6542">
        <w:t xml:space="preserve">(Equation 13)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Figure 4 D</w:t>
      </w:r>
      <w:r w:rsidR="00BA6542">
        <w:t>-</w:t>
      </w:r>
      <w:r w:rsidR="00FD78A6">
        <w:t>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4EFCE2B5"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Figure</w:t>
      </w:r>
      <w:r w:rsidR="00D52920">
        <w:t>s</w:t>
      </w:r>
      <w:r w:rsidR="00FD78A6">
        <w:t xml:space="preserve"> </w:t>
      </w:r>
      <w:r w:rsidR="00D52920">
        <w:t>6 &amp; 7</w:t>
      </w:r>
      <w:r w:rsidR="00582922">
        <w:t>)</w:t>
      </w:r>
      <w:r w:rsidR="001C39F2">
        <w:t>.  For the</w:t>
      </w:r>
      <w:r w:rsidR="00FD78A6">
        <w:t xml:space="preserve"> mid and late season species, </w:t>
      </w:r>
      <w:r w:rsidR="001C39F2">
        <w:t xml:space="preserve">the </w:t>
      </w:r>
      <w:r w:rsidR="001C39F2">
        <w:lastRenderedPageBreak/>
        <w:t xml:space="preserve">strength of </w:t>
      </w:r>
      <w:r w:rsidR="00FD78A6">
        <w:t xml:space="preserve">per capita competition </w:t>
      </w:r>
      <w:r>
        <w:t xml:space="preserve">changed depending on the </w:t>
      </w:r>
      <w:r w:rsidR="00FD78A6">
        <w:t>presence</w:t>
      </w:r>
      <w:r>
        <w:t xml:space="preserve"> of </w:t>
      </w:r>
      <w:r w:rsidR="00FD78A6">
        <w:t>other interspecific competitors</w:t>
      </w:r>
      <w:r w:rsidR="001C39F2">
        <w:t xml:space="preserve">. </w:t>
      </w:r>
      <w:r>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 xml:space="preserve">on the late-season species (Figure </w:t>
      </w:r>
      <w:r w:rsidR="00D52920">
        <w:t>7</w:t>
      </w:r>
      <w:r w:rsidR="00582922">
        <w:t>F).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w:t>
      </w:r>
      <w:r w:rsidR="00D52920">
        <w:t>7</w:t>
      </w:r>
      <w:r w:rsidR="00582922">
        <w:t xml:space="preserve">E).  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model (Figure </w:t>
      </w:r>
      <w:r w:rsidR="00D52920">
        <w:t>6</w:t>
      </w:r>
      <w:r w:rsidR="00FD78A6">
        <w:t xml:space="preserve">) and the </w:t>
      </w:r>
      <w:r w:rsidR="00582922">
        <w:t>magnitudes of</w:t>
      </w:r>
      <w:r w:rsidR="00F93233">
        <w:t xml:space="preserve"> the</w:t>
      </w:r>
      <w:r w:rsidR="00582922">
        <w:t xml:space="preserve"> HOI coefficients were small (Figure </w:t>
      </w:r>
      <w:r w:rsidR="00D52920">
        <w:t>7D</w:t>
      </w:r>
      <w:r w:rsidR="00582922">
        <w:t xml:space="preserve">). </w:t>
      </w:r>
    </w:p>
    <w:p w14:paraId="4ED05259" w14:textId="6B6D6E5A"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 xml:space="preserve">grow, they draw down resource concentrations (Figure </w:t>
      </w:r>
      <w:r w:rsidR="00D52920">
        <w:t>S1</w:t>
      </w:r>
      <w:r w:rsidR="00582922">
        <w:t>)</w:t>
      </w:r>
      <w:r w:rsidR="00F93233">
        <w:t xml:space="preserve">, this decreases the rate of resource </w:t>
      </w:r>
      <w:r w:rsidR="00F0630B">
        <w:t xml:space="preserve">acquisition </w:t>
      </w:r>
      <w:r w:rsidR="00F93233">
        <w:t>into the roots</w:t>
      </w:r>
      <w:r w:rsidR="009C6420">
        <w:t xml:space="preserve"> by (</w:t>
      </w:r>
      <w:r w:rsidR="00D52920">
        <w:t xml:space="preserve">Equation </w:t>
      </w:r>
      <w:r w:rsidR="009C6420">
        <w:t xml:space="preserve">10)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 xml:space="preserve">(Figure </w:t>
      </w:r>
      <w:r w:rsidR="0060051F">
        <w:t>4A—blue line</w:t>
      </w:r>
      <w:r w:rsidR="0060051F" w:rsidDel="0060051F">
        <w:t xml:space="preserve"> </w:t>
      </w:r>
      <w:r>
        <w:t xml:space="preserve">). </w:t>
      </w:r>
      <w:r w:rsidR="00125494">
        <w:t xml:space="preserve">In contrast, the mid-season species has a stronger effect on the early season species because it grows faster during the same period (Figure </w:t>
      </w:r>
      <w:r w:rsidR="0060051F">
        <w:t>4A—red line</w:t>
      </w:r>
      <w:r w:rsidR="00125494">
        <w:t xml:space="preserve">).  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Figure </w:t>
      </w:r>
      <w:r w:rsidR="0060051F">
        <w:t>4A—black line</w:t>
      </w:r>
      <w:r w:rsidR="00125494">
        <w:t xml:space="preserve">). </w:t>
      </w:r>
    </w:p>
    <w:p w14:paraId="47F75D52" w14:textId="608E197E" w:rsidR="00EF17C0" w:rsidRDefault="00EF17C0" w:rsidP="00BE0FC8">
      <w:pPr>
        <w:spacing w:after="202"/>
        <w:contextualSpacing/>
      </w:pPr>
      <w:r>
        <w:lastRenderedPageBreak/>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Figure </w:t>
      </w:r>
      <w:r w:rsidR="0060051F">
        <w:t>4</w:t>
      </w:r>
      <w:r w:rsidR="00125494">
        <w:t>)</w:t>
      </w:r>
      <w:r w:rsidR="00F8004E">
        <w:t>. T</w:t>
      </w:r>
      <w:r w:rsidR="00BA431C">
        <w:t xml:space="preserve">his is reflected in the HOI coefficients </w:t>
      </w:r>
      <w:r w:rsidR="00776367">
        <w:t xml:space="preserve">that magnify competition </w:t>
      </w:r>
      <w:r w:rsidR="00F8004E">
        <w:t xml:space="preserve">for the mid and late-season species </w:t>
      </w:r>
      <w:r w:rsidR="00BA431C">
        <w:t xml:space="preserve">(Figure </w:t>
      </w:r>
      <w:r w:rsidR="0060051F">
        <w:t>7E&amp;F</w:t>
      </w:r>
      <w:r w:rsidR="00BA431C">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 xml:space="preserve">(Figure </w:t>
      </w:r>
      <w:r w:rsidR="0060051F">
        <w:t>4A and Figure 7D</w:t>
      </w:r>
      <w:r w:rsidR="00BA431C">
        <w:t xml:space="preserve">).   </w:t>
      </w:r>
    </w:p>
    <w:p w14:paraId="645321AD" w14:textId="4674D422" w:rsidR="00F0630B"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w:t>
      </w:r>
      <w:r w:rsidR="004A58BF">
        <w:t xml:space="preserve">.  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5330AAF4" w:rsidR="00A55BE3" w:rsidRDefault="000D3C3C" w:rsidP="003A2EAD">
      <w:pPr>
        <w:spacing w:after="202"/>
        <w:contextualSpacing/>
      </w:pPr>
      <w:r>
        <w:lastRenderedPageBreak/>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1A5B1082"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w:t>
      </w:r>
      <w:r w:rsidR="002C6930">
        <w:t xml:space="preserve">competition </w:t>
      </w:r>
      <w:r>
        <w:t xml:space="preserve">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6E07EF">
        <w:t xml:space="preserve">always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Dybzinski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 xml:space="preserve">).  However, </w:t>
      </w:r>
      <w:r w:rsidR="00661575">
        <w:t xml:space="preserve">doing so also requires abandoning ecological theories based upon the concept of </w:t>
      </w:r>
      <w:r w:rsidR="0049412C">
        <w:t xml:space="preserve">competitive </w:t>
      </w:r>
      <w:r w:rsidR="0060051F" w:rsidRPr="00A62F04">
        <w:rPr>
          <w:i/>
        </w:rPr>
        <w:t>interactions</w:t>
      </w:r>
      <w:r>
        <w:t xml:space="preserve">. </w:t>
      </w:r>
      <w:r w:rsidR="00661575">
        <w:t xml:space="preserve"> Thus most general ecological theories require confronting the problem of HOIs. </w:t>
      </w:r>
    </w:p>
    <w:p w14:paraId="6A58D1A8" w14:textId="231488FC" w:rsidR="005B06CD" w:rsidRDefault="0060051F">
      <w:pPr>
        <w:spacing w:after="202"/>
        <w:contextualSpacing/>
      </w:pPr>
      <w:r>
        <w:lastRenderedPageBreak/>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Tilman 1977, Mesz</w:t>
      </w:r>
      <w:r w:rsidR="00F72520" w:rsidRPr="005D4B8B">
        <w:rPr>
          <w:rFonts w:cs="Times New Roman"/>
        </w:rPr>
        <w:t>éna et al. 2006, Letten et al. 2017)</w:t>
      </w:r>
      <w:r w:rsidR="00F72520">
        <w:fldChar w:fldCharType="end"/>
      </w:r>
      <w:r w:rsidR="00F72520">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e can </w:t>
      </w:r>
      <w:r w:rsidR="007A4C4E">
        <w:t>summarize</w:t>
      </w:r>
      <w:r w:rsidR="006E07EF">
        <w:t xml:space="preserve"> species interactions. O</w:t>
      </w:r>
      <w:r w:rsidR="00F72520">
        <w:t>ur work shows th</w:t>
      </w:r>
      <w:r w:rsidR="006E07EF">
        <w:t>e importance of</w:t>
      </w:r>
      <w:r w:rsidR="00F72520">
        <w:t xml:space="preserve"> considering HOIs </w:t>
      </w:r>
      <w:r w:rsidR="006E07EF">
        <w:t xml:space="preserve">when moving beyond pairwise dynamic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418F25C8"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772B16">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 xml:space="preserve">have been </w:t>
      </w:r>
      <w:r w:rsidR="00CF2D66">
        <w:lastRenderedPageBreak/>
        <w:t>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540DA5">
        <w:t xml:space="preserve">  </w:t>
      </w:r>
    </w:p>
    <w:p w14:paraId="4A35A66F" w14:textId="3D3A43A6" w:rsidR="003D4AF1" w:rsidRDefault="00540DA5" w:rsidP="003D4AF1">
      <w:pPr>
        <w:spacing w:after="202"/>
        <w:contextualSpacing/>
      </w:pPr>
      <w:r>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20556F">
        <w:t xml:space="preserve"> </w:t>
      </w:r>
      <w:r w:rsidR="003D4AF1">
        <w:t xml:space="preserve"> </w:t>
      </w:r>
      <w:r w:rsidR="007259DA">
        <w:t>At the same time, these simulations suggest that quantifying how functional traits change in response to competitors provides a pathway to predicting the strength of HOIs.</w:t>
      </w:r>
    </w:p>
    <w:p w14:paraId="53B8EDA9" w14:textId="78415315"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 xml:space="preserve">.  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F73BB2">
        <w:t xml:space="preserve">quickly </w:t>
      </w:r>
      <w:r w:rsidR="009D55FA">
        <w:t xml:space="preserve">draw resources down to a dynamic equilibrium. </w:t>
      </w:r>
      <w:r w:rsidR="00772B16">
        <w:t>By contrast</w:t>
      </w:r>
      <w:r w:rsidR="009D55FA">
        <w:t xml:space="preserve">, seasonally forced systems </w:t>
      </w:r>
      <w:r w:rsidR="009D55FA">
        <w:lastRenderedPageBreak/>
        <w:t>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14F85C2C"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and a consistent way of quantifying their strength.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t>seek</w:t>
      </w:r>
      <w:r w:rsidR="003D4AF1">
        <w:t xml:space="preserve"> empirical evidence for HOIs</w:t>
      </w:r>
      <w:r w:rsidR="00772B16">
        <w:t xml:space="preserve"> in nature</w:t>
      </w:r>
      <w:r w:rsidR="003D4AF1">
        <w:t xml:space="preserve">. </w:t>
      </w:r>
      <w:r w:rsidR="00746D91">
        <w:t xml:space="preserve">By simulating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10" w:name="acknowledgments"/>
      <w:bookmarkEnd w:id="10"/>
      <w:r>
        <w:t>Acknowledgments</w:t>
      </w:r>
    </w:p>
    <w:p w14:paraId="5C29317E" w14:textId="4D63AF7E" w:rsidR="001C1125" w:rsidRPr="00A62F04" w:rsidRDefault="0066711A" w:rsidP="00A62F04">
      <w:pPr>
        <w:ind w:firstLine="0"/>
      </w:pPr>
      <w:bookmarkStart w:id="11" w:name="references"/>
      <w:bookmarkEnd w:id="11"/>
      <w:r>
        <w:t xml:space="preserve">We wish to thank Joanna Shih for providing the botanical line drawings.  Gaurav Kandlikar, </w:t>
      </w:r>
      <w:r w:rsidRPr="0066711A">
        <w:t>Dr. Christopher Klausmeier</w:t>
      </w:r>
      <w:r>
        <w:t xml:space="preserve"> and members of the Kraft and Levine lab provided valuable comments on earlier drafts of the manuscript. </w:t>
      </w:r>
      <w:r w:rsidR="001C1125">
        <w:br w:type="page"/>
      </w:r>
    </w:p>
    <w:p w14:paraId="73D91D9C" w14:textId="32F42B2D" w:rsidR="00B93196" w:rsidRDefault="00390672">
      <w:pPr>
        <w:pStyle w:val="Heading"/>
      </w:pPr>
      <w:r>
        <w:lastRenderedPageBreak/>
        <w:t>References</w:t>
      </w:r>
    </w:p>
    <w:p w14:paraId="650D065D" w14:textId="77777777" w:rsidR="00AE4F19" w:rsidRPr="00AE4F19" w:rsidRDefault="007B137A" w:rsidP="00AE4F19">
      <w:pPr>
        <w:pStyle w:val="Bibliography"/>
      </w:pPr>
      <w:r>
        <w:t xml:space="preserve"> </w:t>
      </w:r>
      <w:r w:rsidR="00F56B3F">
        <w:fldChar w:fldCharType="begin"/>
      </w:r>
      <w:r w:rsidR="00AE4F19">
        <w:instrText xml:space="preserve"> ADDIN ZOTERO_BIBL {"uncited":[],"omitted":[],"custom":[]} CSL_BIBLIOGRAPHY </w:instrText>
      </w:r>
      <w:r w:rsidR="00F56B3F">
        <w:fldChar w:fldCharType="separate"/>
      </w:r>
      <w:r w:rsidR="00AE4F19" w:rsidRPr="00AE4F19">
        <w:t>Abrams, P. A. 1983. Arguments in Favor of Higher Order Interactions. The American Naturalist 121:887–891.</w:t>
      </w:r>
    </w:p>
    <w:p w14:paraId="3FB9F933" w14:textId="77777777" w:rsidR="00AE4F19" w:rsidRPr="00AE4F19" w:rsidRDefault="00AE4F19" w:rsidP="00AE4F19">
      <w:pPr>
        <w:pStyle w:val="Bibliography"/>
      </w:pPr>
      <w:r w:rsidRPr="00AE4F19">
        <w:t>Adler, F. R., and W. F. Morris. 1994. A General Test for Interaction Modification. Ecology 75:1552–1559.</w:t>
      </w:r>
    </w:p>
    <w:p w14:paraId="5C99E414" w14:textId="77777777" w:rsidR="00AE4F19" w:rsidRPr="00AE4F19" w:rsidRDefault="00AE4F19" w:rsidP="00AE4F19">
      <w:pPr>
        <w:pStyle w:val="Bibliography"/>
      </w:pPr>
      <w:r w:rsidRPr="00AE4F19">
        <w:t>Aronson, J., J. Kigel, A. Shmida, and J. Klein. 1992. Adaptive phenology of desert and Mediterranean populations of annual plants grown with and without water stress. Oecologia 89:17–26.</w:t>
      </w:r>
    </w:p>
    <w:p w14:paraId="16CFC935" w14:textId="77777777" w:rsidR="00AE4F19" w:rsidRPr="00AE4F19" w:rsidRDefault="00AE4F19" w:rsidP="00AE4F19">
      <w:pPr>
        <w:pStyle w:val="Bibliography"/>
      </w:pPr>
      <w:r w:rsidRPr="00AE4F19">
        <w:t>Bennett, J. A., K. Riibak, R. Tamme, R. J. Lewis, and M. Pärtel. 2016. The reciprocal relationship between competition and intraspecific trait variation. Journal of Ecology 104:1410–1420.</w:t>
      </w:r>
    </w:p>
    <w:p w14:paraId="3C66A5FC" w14:textId="77777777" w:rsidR="00AE4F19" w:rsidRPr="00AE4F19" w:rsidRDefault="00AE4F19" w:rsidP="00AE4F19">
      <w:pPr>
        <w:pStyle w:val="Bibliography"/>
      </w:pPr>
      <w:r w:rsidRPr="00AE4F19">
        <w:t>Billick, I., and T. J. Case. 1994. Higher Order Interactions in Ecological Communities: What Are They and How Can They be Detected? Ecology 75:1530–1543.</w:t>
      </w:r>
    </w:p>
    <w:p w14:paraId="48FA8312" w14:textId="77777777" w:rsidR="00AE4F19" w:rsidRPr="00AE4F19" w:rsidRDefault="00AE4F19" w:rsidP="00AE4F19">
      <w:pPr>
        <w:pStyle w:val="Bibliography"/>
      </w:pPr>
      <w:r w:rsidRPr="00AE4F19">
        <w:t>Birouste, M., E. Zamora-Ledezma, C. Bossard, I. M. Pérez-Ramos, and C. Roumet. 2014. Measurement of fine root tissue density: a comparison of three methods reveals the potential of root dry matter content. Plant and Soil 374:299–313.</w:t>
      </w:r>
    </w:p>
    <w:p w14:paraId="4D83312A" w14:textId="77777777" w:rsidR="00AE4F19" w:rsidRPr="00AE4F19" w:rsidRDefault="00AE4F19" w:rsidP="00AE4F19">
      <w:pPr>
        <w:pStyle w:val="Bibliography"/>
      </w:pPr>
      <w:r w:rsidRPr="00AE4F19">
        <w:t>Case, T. J., and E. A. Bender. 1981. Testing for Higher Order Interactions. The American Naturalist 118:920–929.</w:t>
      </w:r>
    </w:p>
    <w:p w14:paraId="3D01FA1D" w14:textId="77777777" w:rsidR="00AE4F19" w:rsidRPr="00AE4F19" w:rsidRDefault="00AE4F19" w:rsidP="00AE4F19">
      <w:pPr>
        <w:pStyle w:val="Bibliography"/>
      </w:pPr>
      <w:r w:rsidRPr="00AE4F19">
        <w:t>Chesson, P. 2000. Mechanisms of Maintenance of Species Diversity. Annual Review of Ecology and Systematics 31:343–366.</w:t>
      </w:r>
    </w:p>
    <w:p w14:paraId="0FE50CEB" w14:textId="77777777" w:rsidR="00AE4F19" w:rsidRPr="00AE4F19" w:rsidRDefault="00AE4F19" w:rsidP="00AE4F19">
      <w:pPr>
        <w:pStyle w:val="Bibliography"/>
      </w:pPr>
      <w:r w:rsidRPr="00AE4F19">
        <w:t>Cohen, D. 1976. The Optimal Timing of Reproduction. The American Naturalist 110:801–807.</w:t>
      </w:r>
    </w:p>
    <w:p w14:paraId="612D59CD" w14:textId="77777777" w:rsidR="00AE4F19" w:rsidRPr="00AE4F19" w:rsidRDefault="00AE4F19" w:rsidP="00AE4F19">
      <w:pPr>
        <w:pStyle w:val="Bibliography"/>
      </w:pPr>
      <w:r w:rsidRPr="00AE4F19">
        <w:lastRenderedPageBreak/>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23DB03C9" w14:textId="77777777" w:rsidR="00AE4F19" w:rsidRPr="00AE4F19" w:rsidRDefault="00AE4F19" w:rsidP="00AE4F19">
      <w:pPr>
        <w:pStyle w:val="Bibliography"/>
      </w:pPr>
      <w:r w:rsidRPr="00AE4F19">
        <w:t>Dybzinski, R., and D. Tilman. 2007. Resource Use Patterns Predict Long</w:t>
      </w:r>
      <w:r w:rsidRPr="00AE4F19">
        <w:rPr>
          <w:rFonts w:ascii="Cambria Math" w:hAnsi="Cambria Math" w:cs="Cambria Math"/>
        </w:rPr>
        <w:t>‐</w:t>
      </w:r>
      <w:r w:rsidRPr="00AE4F19">
        <w:t>Term Outcomes of Plant Competition for Nutrients and Light. The American Naturalist 170:305–318.</w:t>
      </w:r>
    </w:p>
    <w:p w14:paraId="242D0898" w14:textId="77777777" w:rsidR="00AE4F19" w:rsidRPr="00AE4F19" w:rsidRDefault="00AE4F19" w:rsidP="00AE4F19">
      <w:pPr>
        <w:pStyle w:val="Bibliography"/>
      </w:pPr>
      <w:r w:rsidRPr="00AE4F19">
        <w:t>Godoy, O., and J. M. Levine. 2014. Phenology effects on invasion success: insights from coupling field experiments to coexistence theory. Ecology 95:726–736.</w:t>
      </w:r>
    </w:p>
    <w:p w14:paraId="6EAF6923" w14:textId="77777777" w:rsidR="00AE4F19" w:rsidRPr="00AE4F19" w:rsidRDefault="00AE4F19" w:rsidP="00AE4F19">
      <w:pPr>
        <w:pStyle w:val="Bibliography"/>
      </w:pPr>
      <w:r w:rsidRPr="00AE4F19">
        <w:t>Grilli, J., G. Barabás, M. J. Michalska-Smith, and S. Allesina. 2017. Higher-order interactions stabilize dynamics in competitive network models. Nature 548:210–213.</w:t>
      </w:r>
    </w:p>
    <w:p w14:paraId="5A614D36" w14:textId="77777777" w:rsidR="00AE4F19" w:rsidRPr="00AE4F19" w:rsidRDefault="00AE4F19" w:rsidP="00AE4F19">
      <w:pPr>
        <w:pStyle w:val="Bibliography"/>
      </w:pPr>
      <w:r w:rsidRPr="00AE4F19">
        <w:t>Hairston, N. G., J. D. Allan, R. K. Colwell, D. J. Futuyma, J. Howell, M. D. Lubin, J. Mathias, and J. H. Vandermeer. 1968. The Relationship between Species Diversity and Stability: An Experimental Approach with Protozoa and Bacteria. Ecology 49:1091–1101.</w:t>
      </w:r>
    </w:p>
    <w:p w14:paraId="61DC073A" w14:textId="77777777" w:rsidR="00AE4F19" w:rsidRPr="00AE4F19" w:rsidRDefault="00AE4F19" w:rsidP="00AE4F19">
      <w:pPr>
        <w:pStyle w:val="Bibliography"/>
      </w:pPr>
      <w:r w:rsidRPr="00AE4F19">
        <w:t>Hassell, M. P., and H. N. Comins. 1976. Discrete time models for two-species competition. Theoretical Population Biology 9:202–221.</w:t>
      </w:r>
    </w:p>
    <w:p w14:paraId="510E2A84" w14:textId="77777777" w:rsidR="00AE4F19" w:rsidRPr="00AE4F19" w:rsidRDefault="00AE4F19" w:rsidP="00AE4F19">
      <w:pPr>
        <w:pStyle w:val="Bibliography"/>
      </w:pPr>
      <w:r w:rsidRPr="00AE4F19">
        <w:t>Kooijman, S. A. L. M. 1986. Energy budgets can explain body size relations. Journal of Theoretical Biology 121:269–282.</w:t>
      </w:r>
    </w:p>
    <w:p w14:paraId="2781D9C1" w14:textId="77777777" w:rsidR="00AE4F19" w:rsidRPr="00AE4F19" w:rsidRDefault="00AE4F19" w:rsidP="00AE4F19">
      <w:pPr>
        <w:pStyle w:val="Bibliography"/>
      </w:pPr>
      <w:r w:rsidRPr="00AE4F19">
        <w:t>Letten, A. D., P.-J. Ke, and T. Fukami. 2017. Linking modern coexistence theory and contemporary niche theory. Ecological Monographs 87:161–177.</w:t>
      </w:r>
    </w:p>
    <w:p w14:paraId="3B8B85C0" w14:textId="77777777" w:rsidR="00AE4F19" w:rsidRPr="00AE4F19" w:rsidRDefault="00AE4F19" w:rsidP="00AE4F19">
      <w:pPr>
        <w:pStyle w:val="Bibliography"/>
      </w:pPr>
      <w:r w:rsidRPr="00AE4F19">
        <w:lastRenderedPageBreak/>
        <w:t>Letten, A. D., and D. B. Stouffer. 2019. The mechanistic basis for higher-order interactions and non-additivity in competitive communities. Ecology Letters 22:423–436.</w:t>
      </w:r>
    </w:p>
    <w:p w14:paraId="7296D8E9" w14:textId="77777777" w:rsidR="00AE4F19" w:rsidRPr="00AE4F19" w:rsidRDefault="00AE4F19" w:rsidP="00AE4F19">
      <w:pPr>
        <w:pStyle w:val="Bibliography"/>
      </w:pPr>
      <w:r w:rsidRPr="00AE4F19">
        <w:t>Levine, J. M., J. Bascompte, P. B. Adler, and S. Allesina. 2017. Beyond pairwise mechanisms of species coexistence in complex communities. Nature 546:56–64.</w:t>
      </w:r>
    </w:p>
    <w:p w14:paraId="200C4B66" w14:textId="77777777" w:rsidR="00AE4F19" w:rsidRPr="00AE4F19" w:rsidRDefault="00AE4F19" w:rsidP="00AE4F19">
      <w:pPr>
        <w:pStyle w:val="Bibliography"/>
      </w:pPr>
      <w:r w:rsidRPr="00AE4F19">
        <w:t>Mayfield, M. M., and D. B. Stouffer. 2017. Higher-order interactions capture unexplained complexity in diverse communities. Nature Ecology &amp; Evolution 1:0062.</w:t>
      </w:r>
    </w:p>
    <w:p w14:paraId="12B53923" w14:textId="77777777" w:rsidR="00AE4F19" w:rsidRPr="00AE4F19" w:rsidRDefault="00AE4F19" w:rsidP="00AE4F19">
      <w:pPr>
        <w:pStyle w:val="Bibliography"/>
      </w:pPr>
      <w:r w:rsidRPr="00AE4F19">
        <w:t>Meszéna, G., M. Gyllenberg, L. Pásztor, and J. A. J. Metz. 2006. Competitive exclusion and limiting similarity: A unified theory. Theoretical Population Biology 69:68–87.</w:t>
      </w:r>
    </w:p>
    <w:p w14:paraId="4D5DA637" w14:textId="77777777" w:rsidR="00AE4F19" w:rsidRPr="00AE4F19" w:rsidRDefault="00AE4F19" w:rsidP="00AE4F19">
      <w:pPr>
        <w:pStyle w:val="Bibliography"/>
      </w:pPr>
      <w:r w:rsidRPr="00AE4F19">
        <w:t>Morin, P. J., S. P. Lawler, and E. A. Johnson. 1988. Competition Between Aquatic Insects and Vertebrates: Interaction Strength and Higher Order Interactions. Ecology 69:1401–1409.</w:t>
      </w:r>
    </w:p>
    <w:p w14:paraId="1CBE7628" w14:textId="77777777" w:rsidR="00AE4F19" w:rsidRPr="00AE4F19" w:rsidRDefault="00AE4F19" w:rsidP="00AE4F19">
      <w:pPr>
        <w:pStyle w:val="Bibliography"/>
      </w:pPr>
      <w:r w:rsidRPr="00AE4F19">
        <w:t>Neill, W. E. 1974. The Community Matrix and Interdependence of the Competition Coefficients. The American Naturalist 108:399–408.</w:t>
      </w:r>
    </w:p>
    <w:p w14:paraId="51C79EC4" w14:textId="77777777" w:rsidR="00AE4F19" w:rsidRPr="00AE4F19" w:rsidRDefault="00AE4F19" w:rsidP="00AE4F19">
      <w:pPr>
        <w:pStyle w:val="Bibliography"/>
      </w:pPr>
      <w:r w:rsidRPr="00AE4F19">
        <w:t>O’Dwyer, J. P. 2018. Whence Lotka-Volterra?: Conservation laws and integrable systems in ecology. Theoretical Ecology.</w:t>
      </w:r>
    </w:p>
    <w:p w14:paraId="7222B4EB" w14:textId="77777777" w:rsidR="00AE4F19" w:rsidRPr="00AE4F19" w:rsidRDefault="00AE4F19" w:rsidP="00AE4F19">
      <w:pPr>
        <w:pStyle w:val="Bibliography"/>
      </w:pPr>
      <w:r w:rsidRPr="00AE4F19">
        <w:t>Pomerantz, M. J. 1981. Do “Higher Order Interactions” in Competition Systems Really Exist? The American Naturalist 117:583–591.</w:t>
      </w:r>
    </w:p>
    <w:p w14:paraId="388394E8" w14:textId="77777777" w:rsidR="00AE4F19" w:rsidRPr="00AE4F19" w:rsidRDefault="00AE4F19" w:rsidP="00AE4F19">
      <w:pPr>
        <w:pStyle w:val="Bibliography"/>
      </w:pPr>
      <w:r w:rsidRPr="00AE4F19">
        <w:t>R Core Team. 2015. R: A Language and Environment for Statistical Computing. R Foundation for Statistical Computing, Vienna, Austria.</w:t>
      </w:r>
    </w:p>
    <w:p w14:paraId="2AF453BC" w14:textId="77777777" w:rsidR="00AE4F19" w:rsidRPr="00AE4F19" w:rsidRDefault="00AE4F19" w:rsidP="00AE4F19">
      <w:pPr>
        <w:pStyle w:val="Bibliography"/>
      </w:pPr>
      <w:r w:rsidRPr="00AE4F19">
        <w:lastRenderedPageBreak/>
        <w:t>Tilman, D. 1977. Resource Competition between Plankton Algae: An Experimental and Theoretical Approach. Ecology 58:338–348.</w:t>
      </w:r>
    </w:p>
    <w:p w14:paraId="7A3D29C3" w14:textId="77777777" w:rsidR="00AE4F19" w:rsidRPr="00AE4F19" w:rsidRDefault="00AE4F19" w:rsidP="00AE4F19">
      <w:pPr>
        <w:pStyle w:val="Bibliography"/>
      </w:pPr>
      <w:r w:rsidRPr="00AE4F19">
        <w:t>Tjoelker, M. G., J. M. Craine, D. Wedin, P. B. Reich, and D. Tilman. 2005. Linking leaf and root trait syndromes among 39 grassland and savannah species. New Phytologist 167:493–508.</w:t>
      </w:r>
    </w:p>
    <w:p w14:paraId="17780F36" w14:textId="77777777" w:rsidR="00AE4F19" w:rsidRPr="00AE4F19" w:rsidRDefault="00AE4F19" w:rsidP="00AE4F19">
      <w:pPr>
        <w:pStyle w:val="Bibliography"/>
      </w:pPr>
      <w:r w:rsidRPr="00AE4F19">
        <w:t>Vandermeer, J. H. 1969. The Competitive Structure of Communities: An Experimental Approach with Protozoa. Ecology 50:362–371.</w:t>
      </w:r>
    </w:p>
    <w:p w14:paraId="7B78105E" w14:textId="72579B58" w:rsidR="0061034E" w:rsidRDefault="00F56B3F" w:rsidP="00540C73">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591D99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68D7F286" w14:textId="3B23D0FF" w:rsidR="00081BE7" w:rsidRDefault="00081BE7" w:rsidP="00081BE7">
      <w:pPr>
        <w:pStyle w:val="Caption"/>
      </w:pPr>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Pr="00004D89">
        <w:rPr>
          <w:noProof/>
        </w:rPr>
        <w:t>1</w:t>
      </w:r>
      <w:r w:rsidRPr="00004D89">
        <w:rPr>
          <w:b w:val="0"/>
          <w:bCs w:val="0"/>
          <w:noProof/>
        </w:rPr>
        <w:fldChar w:fldCharType="end"/>
      </w:r>
      <w:r w:rsidRPr="00004D89">
        <w:t xml:space="preserve">. </w:t>
      </w:r>
      <w:r w:rsidR="00AE4F19">
        <w:t>How i</w:t>
      </w:r>
      <w:r w:rsidRPr="00004D89">
        <w:t xml:space="preserve">nteraction modifications lead to higher order interactions.  In A, a pairwise model is shown without interaction modification. The competitive effect of species two and three on the focal species, one, are shown as separate blue arrows.  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three is modified by the density of two; in </w:t>
      </w:r>
      <w:r w:rsidRPr="00004D89">
        <w:rPr>
          <w:i/>
        </w:rPr>
        <w:t>ii)</w:t>
      </w:r>
      <w:r w:rsidRPr="00004D89">
        <w:t xml:space="preserve"> the effect of two is modified by the density of three. In reality, the interaction modifications are not separate but result in a single </w:t>
      </w:r>
      <w:r w:rsidR="00AE4F19">
        <w:lastRenderedPageBreak/>
        <w:t xml:space="preserve">higher order interaction </w:t>
      </w:r>
      <w:r w:rsidRPr="00004D89">
        <w:t>between two and three</w:t>
      </w:r>
      <w:r w:rsidR="00AE4F19">
        <w:t xml:space="preserve">, quantified by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iCs/>
                  </w:rPr>
                </m:ctrlPr>
              </m:dPr>
              <m:e>
                <m:r>
                  <m:rPr>
                    <m:sty m:val="bi"/>
                  </m:rPr>
                  <w:rPr>
                    <w:rFonts w:ascii="Cambria Math" w:hAnsi="Cambria Math"/>
                  </w:rPr>
                  <m:t>2,3</m:t>
                </m:r>
              </m:e>
            </m:d>
          </m:sub>
        </m:sSub>
      </m:oMath>
      <w:r w:rsidR="00AE4F19">
        <w:t xml:space="preserve">, and </w:t>
      </w:r>
      <w:r w:rsidRPr="00004D89">
        <w:t xml:space="preserve">shown with the curved arrows in </w:t>
      </w:r>
      <w:r w:rsidRPr="00004D89">
        <w:rPr>
          <w:i/>
        </w:rPr>
        <w:t>iii</w:t>
      </w:r>
      <w:r w:rsidRPr="00004D89">
        <w:t>.</w:t>
      </w:r>
      <w:r>
        <w:t xml:space="preserve"> </w:t>
      </w:r>
    </w:p>
    <w:p w14:paraId="734452F3" w14:textId="77777777" w:rsidR="00081BE7" w:rsidRDefault="00081BE7">
      <w:pPr>
        <w:spacing w:line="276" w:lineRule="auto"/>
        <w:ind w:firstLine="0"/>
        <w:jc w:val="both"/>
        <w:rPr>
          <w:rFonts w:cs="Cambria (Body CS)"/>
          <w:b/>
          <w:bCs/>
          <w:szCs w:val="18"/>
        </w:rPr>
      </w:pPr>
      <w:r>
        <w:br w:type="page"/>
      </w:r>
    </w:p>
    <w:p w14:paraId="22779042" w14:textId="77777777" w:rsidR="00081BE7" w:rsidRDefault="00081BE7" w:rsidP="00081BE7">
      <w:pPr>
        <w:keepNext/>
        <w:spacing w:line="276" w:lineRule="auto"/>
        <w:ind w:firstLine="0"/>
        <w:jc w:val="both"/>
      </w:pPr>
      <w:r>
        <w:rPr>
          <w:noProof/>
        </w:rPr>
        <w:lastRenderedPageBreak/>
        <w:drawing>
          <wp:inline distT="0" distB="0" distL="0" distR="0" wp14:anchorId="23D9F22A" wp14:editId="50A4EC63">
            <wp:extent cx="5440680" cy="6117336"/>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_diagram_definition.png"/>
                    <pic:cNvPicPr/>
                  </pic:nvPicPr>
                  <pic:blipFill>
                    <a:blip r:embed="rId9">
                      <a:extLst>
                        <a:ext uri="{28A0092B-C50C-407E-A947-70E740481C1C}">
                          <a14:useLocalDpi xmlns:a14="http://schemas.microsoft.com/office/drawing/2010/main" val="0"/>
                        </a:ext>
                      </a:extLst>
                    </a:blip>
                    <a:stretch>
                      <a:fillRect/>
                    </a:stretch>
                  </pic:blipFill>
                  <pic:spPr>
                    <a:xfrm>
                      <a:off x="0" y="0"/>
                      <a:ext cx="5440680" cy="6117336"/>
                    </a:xfrm>
                    <a:prstGeom prst="rect">
                      <a:avLst/>
                    </a:prstGeom>
                  </pic:spPr>
                </pic:pic>
              </a:graphicData>
            </a:graphic>
          </wp:inline>
        </w:drawing>
      </w:r>
    </w:p>
    <w:p w14:paraId="5FE5FED4" w14:textId="56745928" w:rsidR="00081BE7" w:rsidRDefault="00081BE7" w:rsidP="00081BE7">
      <w:pPr>
        <w:pStyle w:val="Caption"/>
      </w:pPr>
      <w:r>
        <w:t xml:space="preserve">Figure </w:t>
      </w:r>
      <w:fldSimple w:instr=" SEQ Figure \* ARABIC ">
        <w:r>
          <w:rPr>
            <w:noProof/>
          </w:rPr>
          <w:t>2</w:t>
        </w:r>
      </w:fldSimple>
      <w:r>
        <w:t xml:space="preserve"> Definition of higher order interactions illustrated by functional dependency diagrams. In each panel, we illustrate how a multi-competitor competition model is broken down into a set of univariate functions connected by addition or subtraction.  In A) a model is pairwise and does not have HOIs when there is only one path </w:t>
      </w:r>
      <w:r>
        <w:lastRenderedPageBreak/>
        <w:t xml:space="preserve">between competitor species’ density and the focal species’ performance.  Following the blue arrows from the bottom of the diagram, the densities of each competitor, </w:t>
      </w:r>
      <w:r w:rsidRPr="002930BB">
        <w:rPr>
          <w:i/>
        </w:rPr>
        <w:t>N</w:t>
      </w:r>
      <w:r w:rsidRPr="002930BB">
        <w:rPr>
          <w:i/>
          <w:vertAlign w:val="subscript"/>
        </w:rPr>
        <w:t>2</w:t>
      </w:r>
      <w:r>
        <w:t xml:space="preserve"> and </w:t>
      </w:r>
      <w:r w:rsidRPr="002930BB">
        <w:rPr>
          <w:i/>
        </w:rPr>
        <w:t>N</w:t>
      </w:r>
      <w:r w:rsidRPr="002930BB">
        <w:rPr>
          <w:i/>
          <w:vertAlign w:val="subscript"/>
        </w:rPr>
        <w:t>3</w:t>
      </w:r>
      <w:r>
        <w:t xml:space="preserve">, are inputs for functions </w:t>
      </w:r>
      <w:r w:rsidRPr="00F15099">
        <w:rPr>
          <w:i/>
        </w:rPr>
        <w:t>g</w:t>
      </w:r>
      <w:r>
        <w:t xml:space="preserve"> and </w:t>
      </w:r>
      <w:r w:rsidRPr="00F15099">
        <w:rPr>
          <w:i/>
        </w:rPr>
        <w:t>h</w:t>
      </w:r>
      <w:r>
        <w:t xml:space="preserve">. The outputs of these functions are combined by addition and their sum is the input for the function, </w:t>
      </w:r>
      <w:r w:rsidRPr="00F15099">
        <w:rPr>
          <w:i/>
        </w:rPr>
        <w:t>f</w:t>
      </w:r>
      <w:r>
        <w:t xml:space="preserve">, which returns </w:t>
      </w:r>
      <w:r w:rsidRPr="00F15099">
        <w:rPr>
          <w:i/>
        </w:rPr>
        <w:t>y</w:t>
      </w:r>
      <w:r>
        <w:t>, the population growth rate of the focal species.  By contrast, B) shows a model with HOIs, defined by the fact that there are multiple paths connecting the competitor species’ densities to the focal species’ performance.  When competitor species have more than one effect depending on the density of another competitor, this is an HOI. In C) a</w:t>
      </w:r>
      <w:r w:rsidR="00AE4F19">
        <w:t xml:space="preserve">n </w:t>
      </w:r>
      <w:r>
        <w:t>example of a non-linear, but still pairwise, model is shown.  In D) a</w:t>
      </w:r>
      <w:r w:rsidR="00AE4F19">
        <w:t xml:space="preserve">n </w:t>
      </w:r>
      <w:r>
        <w:t xml:space="preserve">example of a model with HOIs between competitors. The multi-competitor model involves more than one path from competitor’s densities to the focal species. </w:t>
      </w:r>
    </w:p>
    <w:p w14:paraId="156DF677" w14:textId="77777777" w:rsidR="00081BE7" w:rsidRDefault="00081BE7" w:rsidP="00081BE7">
      <w:pPr>
        <w:pStyle w:val="Caption"/>
      </w:pP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10">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7777777" w:rsidR="00081BE7" w:rsidRDefault="00081BE7" w:rsidP="00081BE7">
      <w:pPr>
        <w:pStyle w:val="Caption"/>
        <w:jc w:val="both"/>
      </w:pPr>
      <w:r w:rsidRPr="008C5D31">
        <w:t xml:space="preserve">Figure </w:t>
      </w:r>
      <w:fldSimple w:instr=" SEQ Figure \* ARABIC ">
        <w:r w:rsidRPr="008C5D31">
          <w:rPr>
            <w:noProof/>
          </w:rPr>
          <w:t>3</w:t>
        </w:r>
      </w:fldSimple>
      <w:r w:rsidRPr="008C5D31">
        <w: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w:t>
      </w:r>
      <w:r w:rsidRPr="008C5D31">
        <w:lastRenderedPageBreak/>
        <w:t>each plot allowing the response to competition from each competitor species to be fitted.</w:t>
      </w:r>
      <w:r>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77777777" w:rsidR="00081BE7" w:rsidRPr="00FB51D5" w:rsidRDefault="00081BE7" w:rsidP="00081BE7">
      <w:pPr>
        <w:pStyle w:val="figcaption"/>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Example time course of A) annual plant growth and B) resource concentration during a single simulated growing season.  In this example, each species’ population was initiated with one seed. The early season species (black) grows rapidly when resource availability is high and senesces early. By contrast, the late season species (blue) grows more slowly but grows later into the season as resource availability declines.  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583AD483">
            <wp:extent cx="5012072" cy="3132545"/>
            <wp:effectExtent l="0" t="0" r="4445"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p>
    <w:p w14:paraId="6D7A252B" w14:textId="77777777" w:rsidR="00081BE7" w:rsidRPr="008F4F3E"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2AFFB831">
            <wp:extent cx="5147179"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p>
    <w:p w14:paraId="0F631F9D" w14:textId="14DFB569" w:rsidR="00081BE7" w:rsidRPr="00A84CDB"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Comparison of the Hassel, multiplicative (</w:t>
      </w:r>
      <w:r w:rsidR="00AE4F19">
        <w:t>model</w:t>
      </w:r>
      <w:r>
        <w:t xml:space="preserve"> 2), and HOI models fit to each focal species. The y-axis shows the simulated per capita seed production of the focal species. The x-axis shows the per capita seed production predicted by the phenomenological model.  The top row, A-C, shows the prediction for the Hassel model; the middle row, D-F, shows the prediction from the multiplicative model; and the bottom row, G-I, shows the prediction from the HOI model.  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4491DF12">
            <wp:extent cx="5068843"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p>
    <w:p w14:paraId="3A62A15D" w14:textId="77777777" w:rsidR="00081BE7" w:rsidRPr="00C04B61"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teraction coefficients for each of focal species from the HOI model.  The top row, A-C, shows the pairwise competition coefficients for the focal species and each competitor. The bottom row, D-F, shows the two-species HOI coefficients.  Coefficient subscripts indicate which focal species and competitor species are involved, 1 = Early, 2 = Mid, 3 = Late.  </w:t>
      </w:r>
      <w:r>
        <w:br w:type="page"/>
      </w:r>
    </w:p>
    <w:p w14:paraId="74D531F1" w14:textId="77777777" w:rsidR="00081BE7" w:rsidRDefault="00081BE7" w:rsidP="00081BE7">
      <w:pPr>
        <w:pStyle w:val="Heading"/>
      </w:pPr>
      <w:r>
        <w:lastRenderedPageBreak/>
        <w:t>Supporting Information – Additional Tables</w:t>
      </w:r>
    </w:p>
    <w:p w14:paraId="31E9DD7E" w14:textId="77777777" w:rsidR="00081BE7" w:rsidRDefault="00081BE7" w:rsidP="00081BE7">
      <w:pPr>
        <w:pStyle w:val="Caption"/>
        <w:keepNext/>
      </w:pPr>
      <w:r>
        <w:t xml:space="preserve">Table S </w:t>
      </w:r>
      <w:r>
        <w:rPr>
          <w:noProof/>
        </w:rPr>
        <w:fldChar w:fldCharType="begin"/>
      </w:r>
      <w:r>
        <w:rPr>
          <w:noProof/>
        </w:rPr>
        <w:instrText xml:space="preserve"> SEQ Table_S \* ARABIC </w:instrText>
      </w:r>
      <w:r>
        <w:rPr>
          <w:noProof/>
        </w:rPr>
        <w:fldChar w:fldCharType="separate"/>
      </w:r>
      <w:r>
        <w:rPr>
          <w:noProof/>
        </w:rPr>
        <w:t>1</w:t>
      </w:r>
      <w:r>
        <w:rPr>
          <w:noProof/>
        </w:rPr>
        <w:fldChar w:fldCharType="end"/>
      </w:r>
      <w:r>
        <w:t xml:space="preserve">  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  (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bookmarkStart w:id="12" w:name="_GoBack"/>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5">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bookmarkEnd w:id="12"/>
    </w:p>
    <w:p w14:paraId="214785CE" w14:textId="77777777" w:rsidR="00081BE7" w:rsidRDefault="00081BE7" w:rsidP="00081BE7">
      <w:pPr>
        <w:pStyle w:val="Caption"/>
      </w:pPr>
      <w:r>
        <w:t xml:space="preserve">Figure S </w:t>
      </w:r>
      <w:fldSimple w:instr=" SEQ Figure_S \* ARABIC ">
        <w:r>
          <w:rPr>
            <w:noProof/>
          </w:rPr>
          <w:t>1</w:t>
        </w:r>
      </w:fldSimple>
      <w:r>
        <w: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2D233DE6">
            <wp:extent cx="5015990" cy="3134994"/>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p>
    <w:p w14:paraId="699E477A" w14:textId="2AC2F0AC" w:rsidR="00081BE7" w:rsidRPr="00C04B61" w:rsidRDefault="00081BE7" w:rsidP="00081BE7">
      <w:pPr>
        <w:pStyle w:val="Caption"/>
      </w:pPr>
      <w:r>
        <w:t xml:space="preserve">Figure S </w:t>
      </w:r>
      <w:r>
        <w:rPr>
          <w:noProof/>
        </w:rPr>
        <w:fldChar w:fldCharType="begin"/>
      </w:r>
      <w:r>
        <w:rPr>
          <w:noProof/>
        </w:rPr>
        <w:instrText xml:space="preserve"> SEQ Figure_S \* ARABIC </w:instrText>
      </w:r>
      <w:r>
        <w:rPr>
          <w:noProof/>
        </w:rPr>
        <w:fldChar w:fldCharType="separate"/>
      </w:r>
      <w:r>
        <w:rPr>
          <w:noProof/>
        </w:rPr>
        <w:t>2</w:t>
      </w:r>
      <w:r>
        <w:rPr>
          <w:noProof/>
        </w:rPr>
        <w:fldChar w:fldCharType="end"/>
      </w:r>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  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4F56CC3E"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 xml:space="preserve">).  In four additional simulation scenarios, we gradually decreased the average difference between species in these traits (Table A1).  Specifically, we held the traits of the mid-season species constant and decreased the difference in the root density trait, </w:t>
      </w:r>
      <w:r w:rsidRPr="0011277F">
        <w:rPr>
          <w:i/>
        </w:rPr>
        <w:t>d</w:t>
      </w:r>
      <w:r w:rsidRPr="00512E3F">
        <w:rPr>
          <w:i/>
          <w:vertAlign w:val="subscript"/>
        </w:rPr>
        <w:t>i</w:t>
      </w:r>
      <w:r>
        <w:t xml:space="preserve">, between the early and late-season species.  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  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  For the mid and late season species, the strength of the HOIs increased with the functional difference between species (Figure A1 B&amp;C).  For the early season species, HOIs were weak in all five scenarios (Figure A1 A). These simulations show that the functional differences between competitors drive the HOIs we observed in this system. </w:t>
      </w:r>
      <w:r>
        <w:br w:type="page"/>
      </w:r>
    </w:p>
    <w:p w14:paraId="4C314E04" w14:textId="77777777"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Pr>
          <w:noProof/>
        </w:rPr>
        <w:t>1</w:t>
      </w:r>
      <w:r>
        <w:rPr>
          <w:noProof/>
        </w:rPr>
        <w:fldChar w:fldCharType="end"/>
      </w:r>
      <w:r>
        <w:t xml:space="preserve">.  Parameter values for five simulations with gradually decreasing the trait difference between the early season and late season species.  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696D08DA" w:rsidR="00081BE7" w:rsidRDefault="00081BE7" w:rsidP="00081BE7">
      <w:pPr>
        <w:pStyle w:val="Caption"/>
      </w:pPr>
      <w:r>
        <w:t xml:space="preserve">Figure A </w:t>
      </w:r>
      <w:fldSimple w:instr=" SEQ Figure_A \* ARABIC ">
        <w:r>
          <w:rPr>
            <w:noProof/>
          </w:rPr>
          <w:t>1</w:t>
        </w:r>
      </w:fldSimple>
      <w:r>
        <w:t xml:space="preserve">. Colored points show the value of functional traits, root density and tissue loss rate, for each of the three species in each of the five simulation scenarios (A-E).  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69ACDA62">
            <wp:extent cx="5532120" cy="277063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2120" cy="2770632"/>
                    </a:xfrm>
                    <a:prstGeom prst="rect">
                      <a:avLst/>
                    </a:prstGeom>
                  </pic:spPr>
                </pic:pic>
              </a:graphicData>
            </a:graphic>
          </wp:inline>
        </w:drawing>
      </w:r>
    </w:p>
    <w:p w14:paraId="133C1274" w14:textId="7777777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Pr>
          <w:noProof/>
        </w:rPr>
        <w:t>2</w:t>
      </w:r>
      <w:r>
        <w:rPr>
          <w:noProof/>
        </w:rPr>
        <w:fldChar w:fldCharType="end"/>
      </w:r>
      <w:r>
        <w:t xml:space="preserve">. The strength of HOIs depends on the difference in species functional traits.  The y-axis quantifies the strength of HOIs affecting the early (A), mid (B) and late (C) species as the ratio of the of the average magnitude of the </w:t>
      </w:r>
      <m:oMath>
        <m:r>
          <m:rPr>
            <m:sty m:val="bi"/>
          </m:rPr>
          <w:rPr>
            <w:rFonts w:ascii="Cambria Math" w:hAnsi="Cambria Math"/>
          </w:rPr>
          <m:t>β</m:t>
        </m:r>
      </m:oMath>
      <w:r>
        <w:t xml:space="preserve"> coefficients to the average magnitude of the </w:t>
      </w:r>
      <m:oMath>
        <m:r>
          <m:rPr>
            <m:sty m:val="bi"/>
          </m:rPr>
          <w:rPr>
            <w:rFonts w:ascii="Cambria Math" w:hAnsi="Cambria Math"/>
          </w:rPr>
          <m:t>α</m:t>
        </m:r>
      </m:oMath>
      <w:r>
        <w:t xml:space="preserve"> coefficients in the phenomenological HOI model.  A larger ratio </w:t>
      </w:r>
      <m:oMath>
        <m:r>
          <m:rPr>
            <m:sty m:val="bi"/>
          </m:rPr>
          <w:rPr>
            <w:rFonts w:ascii="Cambria Math" w:hAnsi="Cambria Math"/>
          </w:rPr>
          <m:t>β:α</m:t>
        </m:r>
      </m:oMath>
      <w:r>
        <w:t xml:space="preserve"> ratio indicates stronger HOIs compared to pairwise interactions.  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594440" w14:textId="77777777" w:rsidR="004316E1" w:rsidRDefault="004316E1">
      <w:pPr>
        <w:spacing w:after="0"/>
      </w:pPr>
      <w:r>
        <w:separator/>
      </w:r>
    </w:p>
  </w:endnote>
  <w:endnote w:type="continuationSeparator" w:id="0">
    <w:p w14:paraId="4DE2EE0B" w14:textId="77777777" w:rsidR="004316E1" w:rsidRDefault="004316E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AE4F19" w:rsidRDefault="00AE4F19">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D606D8" w14:textId="77777777" w:rsidR="004316E1" w:rsidRDefault="004316E1">
      <w:pPr>
        <w:spacing w:after="0"/>
      </w:pPr>
      <w:r>
        <w:separator/>
      </w:r>
    </w:p>
  </w:footnote>
  <w:footnote w:type="continuationSeparator" w:id="0">
    <w:p w14:paraId="6C402B81" w14:textId="77777777" w:rsidR="004316E1" w:rsidRDefault="004316E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34F1"/>
    <w:rsid w:val="00003A19"/>
    <w:rsid w:val="00004AFB"/>
    <w:rsid w:val="00004C68"/>
    <w:rsid w:val="00004F71"/>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5F8"/>
    <w:rsid w:val="00072FDF"/>
    <w:rsid w:val="00073A3E"/>
    <w:rsid w:val="00074156"/>
    <w:rsid w:val="00074C1D"/>
    <w:rsid w:val="000802AC"/>
    <w:rsid w:val="00080744"/>
    <w:rsid w:val="00080966"/>
    <w:rsid w:val="00081BE7"/>
    <w:rsid w:val="00081CE7"/>
    <w:rsid w:val="00081F5A"/>
    <w:rsid w:val="000847A1"/>
    <w:rsid w:val="00084FB3"/>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924F2"/>
    <w:rsid w:val="00192A3D"/>
    <w:rsid w:val="00193660"/>
    <w:rsid w:val="00194295"/>
    <w:rsid w:val="0019429C"/>
    <w:rsid w:val="00194369"/>
    <w:rsid w:val="00195151"/>
    <w:rsid w:val="001955C5"/>
    <w:rsid w:val="00197041"/>
    <w:rsid w:val="001A1AFB"/>
    <w:rsid w:val="001A2169"/>
    <w:rsid w:val="001A2D2D"/>
    <w:rsid w:val="001A3717"/>
    <w:rsid w:val="001A3B2C"/>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10029"/>
    <w:rsid w:val="00211A89"/>
    <w:rsid w:val="0021205C"/>
    <w:rsid w:val="002123C1"/>
    <w:rsid w:val="0021457E"/>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16DB"/>
    <w:rsid w:val="00291AB6"/>
    <w:rsid w:val="00292234"/>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A3F"/>
    <w:rsid w:val="002E2128"/>
    <w:rsid w:val="002E2E0F"/>
    <w:rsid w:val="002E3A23"/>
    <w:rsid w:val="002E54BE"/>
    <w:rsid w:val="002E55C4"/>
    <w:rsid w:val="002E6178"/>
    <w:rsid w:val="002E770A"/>
    <w:rsid w:val="002E7761"/>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A"/>
    <w:rsid w:val="00373175"/>
    <w:rsid w:val="00373187"/>
    <w:rsid w:val="003768E1"/>
    <w:rsid w:val="00377F99"/>
    <w:rsid w:val="0038105E"/>
    <w:rsid w:val="0038260F"/>
    <w:rsid w:val="00382D0E"/>
    <w:rsid w:val="00383797"/>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78DE"/>
    <w:rsid w:val="003A7C5E"/>
    <w:rsid w:val="003B0303"/>
    <w:rsid w:val="003B077F"/>
    <w:rsid w:val="003B126A"/>
    <w:rsid w:val="003B1848"/>
    <w:rsid w:val="003B229D"/>
    <w:rsid w:val="003B23BC"/>
    <w:rsid w:val="003B27CA"/>
    <w:rsid w:val="003B2D39"/>
    <w:rsid w:val="003B36F0"/>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22B8"/>
    <w:rsid w:val="00772B16"/>
    <w:rsid w:val="00774FA5"/>
    <w:rsid w:val="007754DB"/>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19A3"/>
    <w:rsid w:val="00792474"/>
    <w:rsid w:val="00793336"/>
    <w:rsid w:val="00794189"/>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15A"/>
    <w:rsid w:val="0088524D"/>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1A6"/>
    <w:rsid w:val="00927C9B"/>
    <w:rsid w:val="0093039B"/>
    <w:rsid w:val="00931DEF"/>
    <w:rsid w:val="00934706"/>
    <w:rsid w:val="00935C65"/>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41135"/>
    <w:rsid w:val="00A423E8"/>
    <w:rsid w:val="00A42D43"/>
    <w:rsid w:val="00A42F96"/>
    <w:rsid w:val="00A43229"/>
    <w:rsid w:val="00A43F37"/>
    <w:rsid w:val="00A453B7"/>
    <w:rsid w:val="00A459BB"/>
    <w:rsid w:val="00A45C04"/>
    <w:rsid w:val="00A4780A"/>
    <w:rsid w:val="00A47ED5"/>
    <w:rsid w:val="00A5132A"/>
    <w:rsid w:val="00A513C1"/>
    <w:rsid w:val="00A53231"/>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836"/>
    <w:rsid w:val="00A9711E"/>
    <w:rsid w:val="00AA06FA"/>
    <w:rsid w:val="00AA1284"/>
    <w:rsid w:val="00AA2D5F"/>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499"/>
    <w:rsid w:val="00C848D5"/>
    <w:rsid w:val="00C84BAF"/>
    <w:rsid w:val="00C8696F"/>
    <w:rsid w:val="00C875B7"/>
    <w:rsid w:val="00C92FC1"/>
    <w:rsid w:val="00C95F02"/>
    <w:rsid w:val="00C97E84"/>
    <w:rsid w:val="00CA15E5"/>
    <w:rsid w:val="00CA248C"/>
    <w:rsid w:val="00CA4AC9"/>
    <w:rsid w:val="00CA53B0"/>
    <w:rsid w:val="00CA7069"/>
    <w:rsid w:val="00CA7985"/>
    <w:rsid w:val="00CB0097"/>
    <w:rsid w:val="00CB1A6E"/>
    <w:rsid w:val="00CB46D3"/>
    <w:rsid w:val="00CB4D09"/>
    <w:rsid w:val="00CB5754"/>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97E"/>
    <w:rsid w:val="00D64B98"/>
    <w:rsid w:val="00D65245"/>
    <w:rsid w:val="00D65A29"/>
    <w:rsid w:val="00D65CA3"/>
    <w:rsid w:val="00D66064"/>
    <w:rsid w:val="00D668CE"/>
    <w:rsid w:val="00D67013"/>
    <w:rsid w:val="00D702AB"/>
    <w:rsid w:val="00D709AF"/>
    <w:rsid w:val="00D70BFA"/>
    <w:rsid w:val="00D71481"/>
    <w:rsid w:val="00D72D86"/>
    <w:rsid w:val="00D7371F"/>
    <w:rsid w:val="00D73DDC"/>
    <w:rsid w:val="00D75239"/>
    <w:rsid w:val="00D769D9"/>
    <w:rsid w:val="00D76E3D"/>
    <w:rsid w:val="00D7747E"/>
    <w:rsid w:val="00D77B24"/>
    <w:rsid w:val="00D80090"/>
    <w:rsid w:val="00D802DB"/>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17A1"/>
    <w:rsid w:val="00DF254F"/>
    <w:rsid w:val="00DF5A8A"/>
    <w:rsid w:val="00DF5BA1"/>
    <w:rsid w:val="00E00222"/>
    <w:rsid w:val="00E00266"/>
    <w:rsid w:val="00E00978"/>
    <w:rsid w:val="00E00A99"/>
    <w:rsid w:val="00E00B23"/>
    <w:rsid w:val="00E017BB"/>
    <w:rsid w:val="00E02382"/>
    <w:rsid w:val="00E02964"/>
    <w:rsid w:val="00E04407"/>
    <w:rsid w:val="00E04413"/>
    <w:rsid w:val="00E04B28"/>
    <w:rsid w:val="00E06BA0"/>
    <w:rsid w:val="00E0705F"/>
    <w:rsid w:val="00E1153D"/>
    <w:rsid w:val="00E144E6"/>
    <w:rsid w:val="00E16C8A"/>
    <w:rsid w:val="00E22254"/>
    <w:rsid w:val="00E2411F"/>
    <w:rsid w:val="00E25A10"/>
    <w:rsid w:val="00E26220"/>
    <w:rsid w:val="00E268EC"/>
    <w:rsid w:val="00E26D21"/>
    <w:rsid w:val="00E27AD3"/>
    <w:rsid w:val="00E3234E"/>
    <w:rsid w:val="00E3690F"/>
    <w:rsid w:val="00E36A05"/>
    <w:rsid w:val="00E3718A"/>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347"/>
    <w:rsid w:val="00F52A67"/>
    <w:rsid w:val="00F5470C"/>
    <w:rsid w:val="00F56AB8"/>
    <w:rsid w:val="00F56B3F"/>
    <w:rsid w:val="00F56F9F"/>
    <w:rsid w:val="00F575F2"/>
    <w:rsid w:val="00F60713"/>
    <w:rsid w:val="00F61DD9"/>
    <w:rsid w:val="00F6700D"/>
    <w:rsid w:val="00F676E7"/>
    <w:rsid w:val="00F67798"/>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13B7"/>
    <w:rsid w:val="00FA2031"/>
    <w:rsid w:val="00FA2245"/>
    <w:rsid w:val="00FA25B6"/>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C37B7-8B12-B44F-8E3F-A66AD6470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45</Pages>
  <Words>24945</Words>
  <Characters>142187</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15</cp:revision>
  <cp:lastPrinted>2019-08-22T21:15:00Z</cp:lastPrinted>
  <dcterms:created xsi:type="dcterms:W3CDTF">2019-11-07T00:34:00Z</dcterms:created>
  <dcterms:modified xsi:type="dcterms:W3CDTF">2019-11-19T19: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BSrD6eMs"/&gt;&lt;style id="http://www.zotero.org/styles/ecology" hasBibliography="1" bibliographyStyleHasBeenSet="1"/&gt;&lt;prefs&gt;&lt;pref name="fieldType" value="Field"/&gt;&lt;/prefs&gt;&lt;/data&gt;</vt:lpwstr>
  </property>
</Properties>
</file>